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F75320" w14:textId="376AB604" w:rsidR="00245445" w:rsidRDefault="00245445" w:rsidP="007B624A">
      <w:pPr>
        <w:pStyle w:val="Heading1"/>
      </w:pPr>
      <w:r>
        <w:t xml:space="preserve">Muscle mTORC1 Activation Causes </w:t>
      </w:r>
      <w:r w:rsidR="000F13F0">
        <w:t xml:space="preserve">Reduced </w:t>
      </w:r>
      <w:r w:rsidR="00266DA2">
        <w:t>Adiposity</w:t>
      </w:r>
      <w:r w:rsidR="00B91EDD">
        <w:t xml:space="preserve"> in Mice</w:t>
      </w:r>
    </w:p>
    <w:p w14:paraId="389F3CC2" w14:textId="77777777" w:rsidR="00E32EF3" w:rsidRDefault="00E32EF3" w:rsidP="00E32EF3"/>
    <w:p w14:paraId="4FEAA9A1" w14:textId="284F7958" w:rsidR="00E32EF3" w:rsidRPr="00E32EF3" w:rsidRDefault="00E32EF3" w:rsidP="00E32EF3">
      <w:r>
        <w:t xml:space="preserve">Erin </w:t>
      </w:r>
      <w:r w:rsidR="00736644">
        <w:t xml:space="preserve">J. </w:t>
      </w:r>
      <w:r>
        <w:t>Stephenson, Innocence Har</w:t>
      </w:r>
      <w:r w:rsidR="0050751B">
        <w:t xml:space="preserve">vey, Binbin Lu, </w:t>
      </w:r>
      <w:r w:rsidR="00496EF3">
        <w:t xml:space="preserve">JeAnna Redd, Matthew J. Peloquin, </w:t>
      </w:r>
      <w:r w:rsidR="0050751B">
        <w:t xml:space="preserve">Kaleigh Fisher, </w:t>
      </w:r>
      <w:r w:rsidR="00D863F7">
        <w:t xml:space="preserve">Jyothi Parvathareddy, </w:t>
      </w:r>
      <w:r w:rsidR="0050751B">
        <w:t xml:space="preserve">Quynh </w:t>
      </w:r>
      <w:r w:rsidR="001037A6">
        <w:t xml:space="preserve">T. </w:t>
      </w:r>
      <w:r w:rsidR="0050751B">
        <w:t xml:space="preserve">Tran, </w:t>
      </w:r>
      <w:r w:rsidR="00D863F7">
        <w:t xml:space="preserve">Joan C. Han, </w:t>
      </w:r>
      <w:r>
        <w:t>and Alan R. Saltiel</w:t>
      </w:r>
      <w:r w:rsidR="00926840">
        <w:t xml:space="preserve"> and </w:t>
      </w:r>
      <w:r w:rsidR="00926840" w:rsidRPr="00926840">
        <w:t xml:space="preserve"> </w:t>
      </w:r>
      <w:r w:rsidR="00926840">
        <w:t>Dave Bridges</w:t>
      </w:r>
    </w:p>
    <w:p w14:paraId="18FD25D7" w14:textId="77777777" w:rsidR="007B624A" w:rsidRDefault="007B624A" w:rsidP="007B624A">
      <w:pPr>
        <w:pStyle w:val="Heading1"/>
      </w:pPr>
      <w:r>
        <w:t>Abstract</w:t>
      </w:r>
    </w:p>
    <w:p w14:paraId="42A16D24" w14:textId="77777777" w:rsidR="007B624A" w:rsidRDefault="007B624A" w:rsidP="007B624A">
      <w:pPr>
        <w:pStyle w:val="Heading1"/>
      </w:pPr>
      <w:r>
        <w:t>Introduction</w:t>
      </w:r>
    </w:p>
    <w:p w14:paraId="53C3577F" w14:textId="77777777" w:rsidR="004D4201" w:rsidRDefault="004D4201" w:rsidP="004D4201"/>
    <w:p w14:paraId="0F4F6248" w14:textId="5F924E19" w:rsidR="00AC73D9" w:rsidRDefault="00D45DD4" w:rsidP="004D4201">
      <w:r>
        <w:t xml:space="preserve">Obesity is a worldwide health problem, with comorbidities including diabetes, cardiovascular </w:t>
      </w:r>
      <w:r w:rsidR="00E2598A">
        <w:t xml:space="preserve">and liver disease </w:t>
      </w:r>
      <w:r w:rsidR="00E2598A">
        <w:fldChar w:fldCharType="begin" w:fldLock="1"/>
      </w:r>
      <w:r w:rsidR="00E2598A">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formattedCitation" : "[1]", "plainTextFormattedCitation" : "[1]", "previouslyFormattedCitation" : "[1]" }, "properties" : { "noteIndex" : 0 }, "schema" : "https://github.com/citation-style-language/schema/raw/master/csl-citation.json" }</w:instrText>
      </w:r>
      <w:r w:rsidR="00E2598A">
        <w:fldChar w:fldCharType="separate"/>
      </w:r>
      <w:r w:rsidR="00E2598A" w:rsidRPr="00E2598A">
        <w:rPr>
          <w:noProof/>
        </w:rPr>
        <w:t>[1]</w:t>
      </w:r>
      <w:r w:rsidR="00E2598A">
        <w:fldChar w:fldCharType="end"/>
      </w:r>
      <w:r w:rsidR="00E2598A">
        <w:t xml:space="preserve">.  </w:t>
      </w:r>
      <w:r>
        <w:t xml:space="preserve"> </w:t>
      </w:r>
      <w:r w:rsidR="00E2598A">
        <w:t>Current</w:t>
      </w:r>
      <w:r w:rsidR="00AC305E">
        <w:t xml:space="preserve"> modalities to prevent or reverse</w:t>
      </w:r>
      <w:r w:rsidR="00E2598A">
        <w:t xml:space="preserve"> obesity are ineffective and short-lived often due to reductions in energy expenditure and increases in hunger after weight loss </w:t>
      </w:r>
      <w:r w:rsidR="00E2598A">
        <w:fldChar w:fldCharType="begin" w:fldLock="1"/>
      </w:r>
      <w:r w:rsidR="00CD1EC4">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3", "issue" : "17", "issued" : { "date-parts" : [ [ "2011", "10", "27" ] ] }, "page" : "1597-1604", "title" : "Long-Term Persistence of Hormonal Adaptations to Weight Loss", "type" : "article-journal", "volume" : "365" }, "uris" : [ "http://www.mendeley.com/documents/?uuid=433b28ac-96c9-4a3b-ad76-6030ac16d906" ] } ], "mendeley" : { "formattedCitation" : "[2\u20134]", "plainTextFormattedCitation" : "[2\u20134]", "previouslyFormattedCitation" : "[2\u20134]" }, "properties" : { "noteIndex" : 0 }, "schema" : "https://github.com/citation-style-language/schema/raw/master/csl-citation.json" }</w:instrText>
      </w:r>
      <w:r w:rsidR="00E2598A">
        <w:fldChar w:fldCharType="separate"/>
      </w:r>
      <w:r w:rsidR="00E2598A" w:rsidRPr="00E2598A">
        <w:rPr>
          <w:noProof/>
        </w:rPr>
        <w:t>[2–4]</w:t>
      </w:r>
      <w:r w:rsidR="00E2598A">
        <w:fldChar w:fldCharType="end"/>
      </w:r>
      <w:r w:rsidR="00E2598A">
        <w:t xml:space="preserve">.  </w:t>
      </w:r>
      <w:r w:rsidR="00974B1E">
        <w:t xml:space="preserve">The genetic and dietary modifiers of energy expenditure are not well known, but recent reports have implicated low-carbohydrate (or high protein) diets in enhancing energy expenditure in both overfeeding and weight loss paradigms </w:t>
      </w:r>
      <w:r w:rsidR="00974B1E">
        <w:fldChar w:fldCharType="begin" w:fldLock="1"/>
      </w:r>
      <w:r w:rsidR="00882B61">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2",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5,6]", "plainTextFormattedCitation" : "[5,6]", "previouslyFormattedCitation" : "[5,6]" }, "properties" : { "noteIndex" : 0 }, "schema" : "https://github.com/citation-style-language/schema/raw/master/csl-citation.json" }</w:instrText>
      </w:r>
      <w:r w:rsidR="00974B1E">
        <w:fldChar w:fldCharType="separate"/>
      </w:r>
      <w:r w:rsidR="00921CEC" w:rsidRPr="00921CEC">
        <w:rPr>
          <w:noProof/>
        </w:rPr>
        <w:t>[5,6]</w:t>
      </w:r>
      <w:r w:rsidR="00974B1E">
        <w:fldChar w:fldCharType="end"/>
      </w:r>
      <w:r w:rsidR="00974B1E">
        <w:t>.  The mechanism</w:t>
      </w:r>
      <w:r w:rsidR="00A86399">
        <w:t>(</w:t>
      </w:r>
      <w:r w:rsidR="00974B1E">
        <w:t>s</w:t>
      </w:r>
      <w:r w:rsidR="00A86399">
        <w:t>)</w:t>
      </w:r>
      <w:r w:rsidR="00974B1E">
        <w:t xml:space="preserve"> by which </w:t>
      </w:r>
      <w:r w:rsidR="00A86399">
        <w:t>these diets have these effects have not yet been completely elucidated.</w:t>
      </w:r>
    </w:p>
    <w:p w14:paraId="737A3082" w14:textId="77777777" w:rsidR="00AC73D9" w:rsidRDefault="00AC73D9" w:rsidP="004D4201"/>
    <w:p w14:paraId="08A61801" w14:textId="0D7FEBBD" w:rsidR="009D1EBE" w:rsidRDefault="004D4201" w:rsidP="004D4201">
      <w:r>
        <w:t xml:space="preserve">mTORC1 is a nutrient responsive protein kinase complex expressed in all known eukaryotic cells.  This complex is activated by anabolic signals such as insulin, amino acids and energy abundance (see </w:t>
      </w:r>
      <w:r>
        <w:fldChar w:fldCharType="begin" w:fldLock="1"/>
      </w:r>
      <w:r w:rsidR="00921CEC">
        <w:instrText>ADDIN CSL_CITATION { "citationItems" : [ { "id" : "ITEM-1", "itemData" : { "DOI" : "10.1038/nature14190", "ISBN" : "1476-4687 (Electronic)\\r0028-0836 (Linking)", "ISSN" : "0028-0836", "PMID" : "25592535", "abstract" : "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 "author" : [ { "dropping-particle" : "", "family" : "Efeyan", "given" : "Alejo", "non-dropping-particle" : "", "parse-names" : false, "suffix" : "" }, { "dropping-particle" : "", "family" : "Comb", "given" : "William C.", "non-dropping-particle" : "", "parse-names" : false, "suffix" : "" }, { "dropping-particle" : "", "family" : "Sabatini", "given" : "David M.", "non-dropping-particle" : "", "parse-names" : false, "suffix" : "" } ], "container-title" : "Nature", "id" : "ITEM-1", "issue" : "7534", "issued" : { "date-parts" : [ [ "2015", "1", "14" ] ] }, "page" : "302-310", "title" : "Nutrient-sensing mechanisms and pathways", "type" : "article-journal", "volume" : "517" }, "uris" : [ "http://www.mendeley.com/documents/?uuid=463a5157-6dcc-45cb-87c5-eba5d31b558e" ] } ], "mendeley" : { "formattedCitation" : "[7]", "plainTextFormattedCitation" : "[7]", "previouslyFormattedCitation" : "[7]" }, "properties" : { "noteIndex" : 0 }, "schema" : "https://github.com/citation-style-language/schema/raw/master/csl-citation.json" }</w:instrText>
      </w:r>
      <w:r>
        <w:fldChar w:fldCharType="separate"/>
      </w:r>
      <w:r w:rsidR="00974B1E" w:rsidRPr="00974B1E">
        <w:rPr>
          <w:noProof/>
        </w:rPr>
        <w:t>[7]</w:t>
      </w:r>
      <w:r>
        <w:fldChar w:fldCharType="end"/>
      </w:r>
      <w:r w:rsidR="00A86399">
        <w:t xml:space="preserve"> </w:t>
      </w:r>
      <w:r>
        <w:t>for review).  mTORC1 integrates these signals, and helps to co-ordinate such anabolic processes a</w:t>
      </w:r>
      <w:r w:rsidR="004F062C">
        <w:t>s lipogenesis</w:t>
      </w:r>
      <w:r w:rsidR="00C13E13">
        <w:t xml:space="preserve"> </w:t>
      </w:r>
      <w:r w:rsidR="00C13E13">
        <w:fldChar w:fldCharType="begin" w:fldLock="1"/>
      </w:r>
      <w:r w:rsidR="00921CEC">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2337/db09-1602", "ISBN" : "1939-327X (Electronic)\\r0012-1797 (Linking)", "ISSN" : "00121797", "PMID" : "20068142", "abstract" : "In metazoans, target of rapamycin complex 1 (TORC1) plays the key role in nutrient- and hormone-dependent control of metabolism. However, the role of TORC1 in regulation of triglyceride storage and metabolism remains largely unknown.", "author" : [ { "dropping-particle" : "", "family" : "Chakrabarti", "given" : "Partha", "non-dropping-particle" : "", "parse-names" : false, "suffix" : "" }, { "dropping-particle" : "", "family" : "English", "given" : "Taylor", "non-dropping-particle" : "", "parse-names" : false, "suffix" : "" }, { "dropping-particle" : "", "family" : "Shi", "given" : "Jun", "non-dropping-particle" : "", "parse-names" : false, "suffix" : "" }, { "dropping-particle" : "", "family" : "Smas", "given" : "Cynthia M.", "non-dropping-particle" : "", "parse-names" : false, "suffix" : "" }, { "dropping-particle" : "V.", "family" : "Kandror", "given" : "Konstantin", "non-dropping-particle" : "", "parse-names" : false, "suffix" : "" } ], "container-title" : "Diabetes", "id" : "ITEM-2", "issue" : "4", "issued" : { "date-parts" : [ [ "2010", "4" ] ] }, "page" : "775-781", "title" : "Mammalian target of rapamycin complex 1 suppresses lipolysis, stimulates lipogenesis, and promotes fat storage", "type" : "article-journal", "volume" : "59" }, "uris" : [ "http://www.mendeley.com/documents/?uuid=ff74ffd1-34e3-4dca-a9c7-d473d0be62c7" ] }, { "id" : "ITEM-3", "itemData" : { "DOI" : "10.1073/pnas.0914798107", "ISSN" : "1091-6490", "PMID" : "20133650", "abstract" : "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 "author" : [ { "dropping-particle" : "", "family" : "Li", "given" : "Shijie", "non-dropping-particle" : "", "parse-names" : false, "suffix" : "" }, { "dropping-particle" : "", "family" : "Brown", "given" : "Michael S.", "non-dropping-particle" : "", "parse-names" : false, "suffix" : "" }, { "dropping-particle" : "", "family" : "Goldstein", "given" : "Joseph\u00a0L.", "non-dropping-particle" : "", "parse-names" : false, "suffix" : "" } ], "container-title" : "Proceedings of the National Academy of Sciences of the United States of America", "id" : "ITEM-3", "issue" : "8", "issued" : { "date-parts" : [ [ "2010", "2" ] ] }, "page" : "3441-6", "title" : "Bifurcation of insulin signaling pathway in rat liver: mTORC1 required for stimulation of lipogenesis, but not inhibition of gluconeogenesis.", "type" : "article-journal", "volume" : "107" }, "uris" : [ "http://www.mendeley.com/documents/?uuid=d1d15711-516f-4e9b-a77f-cdb52a2755e6" ] } ], "mendeley" : { "formattedCitation" : "[8\u201310]", "plainTextFormattedCitation" : "[8\u201310]", "previouslyFormattedCitation" : "[8\u201310]" }, "properties" : { "noteIndex" : 0 }, "schema" : "https://github.com/citation-style-language/schema/raw/master/csl-citation.json" }</w:instrText>
      </w:r>
      <w:r w:rsidR="00C13E13">
        <w:fldChar w:fldCharType="separate"/>
      </w:r>
      <w:r w:rsidR="00974B1E" w:rsidRPr="00974B1E">
        <w:rPr>
          <w:noProof/>
        </w:rPr>
        <w:t>[8–10]</w:t>
      </w:r>
      <w:r w:rsidR="00C13E13">
        <w:fldChar w:fldCharType="end"/>
      </w:r>
      <w:r w:rsidR="00C13E13">
        <w:t xml:space="preserve">, </w:t>
      </w:r>
      <w:r w:rsidR="004F062C">
        <w:t xml:space="preserve">glycogenesis </w:t>
      </w:r>
      <w:r w:rsidR="004F062C">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4F062C">
        <w:fldChar w:fldCharType="separate"/>
      </w:r>
      <w:r w:rsidR="00974B1E" w:rsidRPr="00974B1E">
        <w:rPr>
          <w:noProof/>
        </w:rPr>
        <w:t>[11]</w:t>
      </w:r>
      <w:r w:rsidR="004F062C">
        <w:fldChar w:fldCharType="end"/>
      </w:r>
      <w:r w:rsidR="004F062C">
        <w:t xml:space="preserve">, </w:t>
      </w:r>
      <w:r>
        <w:t>cellular differentiation</w:t>
      </w:r>
      <w:r w:rsidR="004F062C">
        <w:t xml:space="preserve"> </w:t>
      </w:r>
      <w:r w:rsidR="004F062C">
        <w:fldChar w:fldCharType="begin" w:fldLock="1"/>
      </w:r>
      <w:r w:rsidR="00921CEC">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id" : "ITEM-2", "itemData" : { "DOI" : "10.1038/srep09676", "ISSN" : "2045-2322", "author" : [ { "dropping-particle" : "", "family" : "Hatfield", "given" : "Isabelle", "non-dropping-particle" : "", "parse-names" : false, "suffix" : "" }, { "dropping-particle" : "", "family" : "Harvey", "given" : "Innocence", "non-dropping-particle" : "", "parse-names" : false, "suffix" : "" }, { "dropping-particle" : "", "family" : "Yates", "given" : "Erika R.", "non-dropping-particle" : "", "parse-names" : false, "suffix" : "" }, { "dropping-particle" : "", "family" : "Redd", "given" : "JeAnna R.", "non-dropping-particle" : "", "parse-names" : false, "suffix" : "" }, { "dropping-particle" : "", "family" : "Reiter", "given" : "Lawrence T.", "non-dropping-particle" : "", "parse-names" : false, "suffix" : "" }, { "dropping-particle" : "", "family" : "Bridges", "given" : "Dave", "non-dropping-particle" : "", "parse-names" : false, "suffix" : "" } ], "container-title" : "Scientific Reports", "id" : "ITEM-2", "issued" : { "date-parts" : [ [ "2015", "4", "13" ] ] }, "page" : "9676", "title" : "The role of TORC1 in muscle development in Drosophila", "type" : "article-journal", "volume" : "5" }, "uris" : [ "http://www.mendeley.com/documents/?uuid=94107e24-4e61-4172-b643-1e38bfdc3c43"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12\u201314]", "plainTextFormattedCitation" : "[12\u201314]", "previouslyFormattedCitation" : "[12\u201314]" }, "properties" : { "noteIndex" : 0 }, "schema" : "https://github.com/citation-style-language/schema/raw/master/csl-citation.json" }</w:instrText>
      </w:r>
      <w:r w:rsidR="004F062C">
        <w:fldChar w:fldCharType="separate"/>
      </w:r>
      <w:r w:rsidR="00974B1E" w:rsidRPr="00974B1E">
        <w:rPr>
          <w:noProof/>
        </w:rPr>
        <w:t>[12–14]</w:t>
      </w:r>
      <w:r w:rsidR="004F062C">
        <w:fldChar w:fldCharType="end"/>
      </w:r>
      <w:r w:rsidR="00C13E13">
        <w:t xml:space="preserve"> while promoting insulin resistance </w:t>
      </w:r>
      <w:r w:rsidR="00C13E13">
        <w:fldChar w:fldCharType="begin" w:fldLock="1"/>
      </w:r>
      <w:r w:rsidR="00882B61">
        <w:instrText>ADDIN CSL_CITATION { "citationItems" : [ { "id" : "ITEM-1", "itemData" : { "DOI" : "10.1016/j.cmet.2011.06.002", "ISSN" : "1932-7420", "PMID" : "21723501", "abstract" : "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 "author" : [ { "dropping-particle" : "", "family" : "Yecies", "given" : "Jessica L.", "non-dropping-particle" : "", "parse-names" : false, "suffix" : "" }, { "dropping-particle" : "", "family" : "Zhang", "given" : "Hui H", "non-dropping-particle" : "", "parse-names" : false, "suffix" : "" }, { "dropping-particle" : "", "family" : "Menon", "given" : "Suchithra", "non-dropping-particle" : "", "parse-names" : false, "suffix" : "" }, { "dropping-particle" : "", "family" : "Liu", "given" : "Sihao", "non-dropping-particle" : "", "parse-names" : false, "suffix" : "" }, { "dropping-particle" : "", "family" : "Yecies", "given" : "Derek", "non-dropping-particle" : "", "parse-names" : false, "suffix" : "" }, { "dropping-particle" : "", "family" : "Lipovsky", "given" : "Alex I", "non-dropping-particle" : "", "parse-names" : false, "suffix" : "" }, { "dropping-particle" : "", "family" : "Gorgun", "given" : "Cem", "non-dropping-particle" : "", "parse-names" : false, "suffix" : "" }, { "dropping-particle" : "", "family" : "Kwiatkowski", "given" : "David J.", "non-dropping-particle" : "", "parse-names" : false, "suffix" : "" }, { "dropping-particle" : "", "family" : "Hotamisligil", "given" : "G\u00f6khan\u00a0S.", "non-dropping-particle" : "", "parse-names" : false, "suffix" : "" }, { "dropping-particle" : "", "family" : "Lee", "given" : "Chih-Hao", "non-dropping-particle" : "", "parse-names" : false, "suffix" : "" }, { "dropping-particle" : "", "family" : "Manning", "given" : "Brendan D", "non-dropping-particle" : "", "parse-names" : false, "suffix" : "" } ], "container-title" : "Cell metabolism", "id" : "ITEM-1", "issue" : "1", "issued" : { "date-parts" : [ [ "2011", "7" ] ] }, "page" : "21-32", "title" : "Akt Stimulates Hepatic SREBP1c and Lipogenesis through Parallel mTORC1-Dependent and Independent Pathways.", "type" : "article-journal", "volume" : "14" }, "uris" : [ "http://www.mendeley.com/documents/?uuid=f9319631-8a12-4232-8483-be209712c9a9" ] }, { "id" : "ITEM-2", "itemData" : { "DOI" : "10.1016/j.cub.2004.08.026", "ISSN" : "0960-9822", "PMID" : "15380067", "abstract" : "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 "author" : [ { "dropping-particle" : "", "family" : "Shah", "given" : "O Jameel", "non-dropping-particle" : "", "parse-names" : false, "suffix" : "" }, { "dropping-particle" : "", "family" : "Wang", "given" : "Zhiyong", "non-dropping-particle" : "", "parse-names" : false, "suffix" : "" }, { "dropping-particle" : "", "family" : "Hunter", "given" : "Tony", "non-dropping-particle" : "", "parse-names" : false, "suffix" : "" } ], "container-title" : "Current Biology", "id" : "ITEM-2", "issue" : "18", "issued" : { "date-parts" : [ [ "2004", "9", "21" ] ] }, "page" : "1650-6", "title" : "Inappropriate activation of the TSC/Rheb/mTOR/S6K cassette induces IRS1/2 depletion, insulin resistance, and cell survival deficiencies.", "type" : "article-journal", "volume" : "14" }, "uris" : [ "http://www.mendeley.com/documents/?uuid=a7a425ac-80da-43e8-8e18-25721c6592ad" ] } ], "mendeley" : { "formattedCitation" : "[8,15]", "plainTextFormattedCitation" : "[8,15]", "previouslyFormattedCitation" : "[8,15]" }, "properties" : { "noteIndex" : 0 }, "schema" : "https://github.com/citation-style-language/schema/raw/master/csl-citation.json" }</w:instrText>
      </w:r>
      <w:r w:rsidR="00C13E13">
        <w:fldChar w:fldCharType="separate"/>
      </w:r>
      <w:r w:rsidR="00921CEC" w:rsidRPr="00921CEC">
        <w:rPr>
          <w:noProof/>
        </w:rPr>
        <w:t>[8,15]</w:t>
      </w:r>
      <w:r w:rsidR="00C13E13">
        <w:fldChar w:fldCharType="end"/>
      </w:r>
      <w:r w:rsidR="009D1EBE">
        <w:t>.  These effects are often</w:t>
      </w:r>
      <w:r w:rsidR="00C13E13">
        <w:t xml:space="preserve"> tissue</w:t>
      </w:r>
      <w:r w:rsidR="009D1EBE">
        <w:t>-specific, reflecting the cell-type specific responses to elevated nutrient and energy status</w:t>
      </w:r>
      <w:r w:rsidR="00275E69">
        <w:t>.</w:t>
      </w:r>
    </w:p>
    <w:p w14:paraId="2A87A743" w14:textId="77777777" w:rsidR="009D1EBE" w:rsidRDefault="009D1EBE" w:rsidP="004D4201"/>
    <w:p w14:paraId="080084EC" w14:textId="4BF2955B" w:rsidR="004D4201" w:rsidRDefault="009D1EBE" w:rsidP="004D4201">
      <w:r>
        <w:t xml:space="preserve">Muscle tissue is the </w:t>
      </w:r>
      <w:r w:rsidR="00CE7E88">
        <w:t>major</w:t>
      </w:r>
      <w:r>
        <w:t xml:space="preserve"> site of postprandial glucose disposal, and energy expenditure </w:t>
      </w:r>
      <w:r w:rsidR="00403E87">
        <w:fldChar w:fldCharType="begin" w:fldLock="1"/>
      </w:r>
      <w:r w:rsidR="00882B61">
        <w:instrText>ADDIN CSL_CITATION { "citationItems" : [ { "id" : "ITEM-1", "itemData" : { "ISSN" : "0021-9738", "PMID" : "7033285", "abstract" : "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 "author" : [ { "dropping-particle" : "", "family" : "DeFronzo", "given" : "Ralph A.", "non-dropping-particle" : "", "parse-names" : false, "suffix" : "" }, { "dropping-particle" : "", "family" : "Ferrannini", "given" : "E", "non-dropping-particle" : "", "parse-names" : false, "suffix" : "" }, { "dropping-particle" : "", "family" : "Sato", "given" : "Y", "non-dropping-particle" : "", "parse-names" : false, "suffix" : "" }, { "dropping-particle" : "", "family" : "Felig", "given" : "P", "non-dropping-particle" : "", "parse-names" : false, "suffix" : "" }, { "dropping-particle" : "", "family" : "Wahren", "given" : "J", "non-dropping-particle" : "", "parse-names" : false, "suffix" : "" } ], "container-title" : "The Journal of clinical investigation", "id" : "ITEM-1", "issue" : "6", "issued" : { "date-parts" : [ [ "1981", "12" ] ] }, "page" : "1468-74", "title" : "Synergistic interaction between exercise and insulin on peripheral glucose uptake.", "type" : "article-journal", "volume" : "68" }, "uris" : [ "http://www.mendeley.com/documents/?uuid=9cd389c1-66ce-4051-a3e6-8820284c5f3f" ] }, { "id" : "ITEM-2", "itemData" : { "ISBN" : "0031-9333", "ISSN" : "0031-9333", "PMID" : "9234964", "abstract" : "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 "author" : [ { "dropping-particle" : "", "family" : "Rolfe", "given" : "D F", "non-dropping-particle" : "", "parse-names" : false, "suffix" : "" }, { "dropping-particle" : "", "family" : "Brown", "given" : "G C", "non-dropping-particle" : "", "parse-names" : false, "suffix" : "" } ], "container-title" : "Physiological reviews", "id" : "ITEM-2", "issue" : "3", "issued" : { "date-parts" : [ [ "1997" ] ] }, "page" : "731-758", "title" : "Cellular energy utilization and molecular origin of standard metabolic rate in mammals.", "type" : "article-journal", "volume" : "77" }, "uris" : [ "http://www.mendeley.com/documents/?uuid=3ed00070-020e-4aaa-bce0-5ad0a4faa1f9" ] } ], "mendeley" : { "formattedCitation" : "[16,17]", "plainTextFormattedCitation" : "[16,17]", "previouslyFormattedCitation" : "[16,17]" }, "properties" : { "noteIndex" : 0 }, "schema" : "https://github.com/citation-style-language/schema/raw/master/csl-citation.json" }</w:instrText>
      </w:r>
      <w:r w:rsidR="00403E87">
        <w:fldChar w:fldCharType="separate"/>
      </w:r>
      <w:r w:rsidR="00921CEC" w:rsidRPr="00921CEC">
        <w:rPr>
          <w:noProof/>
        </w:rPr>
        <w:t>[16,17]</w:t>
      </w:r>
      <w:r w:rsidR="00403E87">
        <w:fldChar w:fldCharType="end"/>
      </w:r>
      <w:r w:rsidR="00403E87">
        <w:t xml:space="preserve">.  Muscle specific inhibition of mTORC1 (via ablation of </w:t>
      </w:r>
      <w:r w:rsidR="00403E87" w:rsidRPr="00403E87">
        <w:rPr>
          <w:i/>
        </w:rPr>
        <w:t>Rptor</w:t>
      </w:r>
      <w:r w:rsidR="00403E87">
        <w:t xml:space="preserve">), leads to weakened and short-lived mice </w:t>
      </w:r>
      <w:r w:rsidR="00403E87">
        <w:fldChar w:fldCharType="begin" w:fldLock="1"/>
      </w:r>
      <w:r w:rsidR="00882B61">
        <w:instrText>ADDIN CSL_CITATION { "citationItems" : [ { "id" : "ITEM-1", "itemData" : { "DOI" : "10.1016/j.cmet.2008.10.002", "ISBN" : "1550-4131",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 "non-dropping-particle" : "", "parse-names" : false, "suffix" : "" }, { "dropping-particle" : "", "family" : "R\u00fcegg", "given" : "Markus\u00a0A.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5aefb0e4-b913-4672-97b1-4683153bbf3a" ] }, { "id" : "ITEM-2", "itemData" : { "DOI" : "10.1083/jcb.200903131", "ISSN" : "1540-8140", "PMID" : "20008564", "abstract" : "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 "author" : [ { "dropping-particle" : "", "family" : "Risson", "given" : "Val\u00e9rie", "non-dropping-particle" : "", "parse-names" : false, "suffix" : "" }, { "dropping-particle" : "", "family" : "Mazelin", "given" : "Laetitia", "non-dropping-particle" : "", "parse-names" : false, "suffix" : "" }, { "dropping-particle" : "", "family" : "Roceri", "given" : "Mila", "non-dropping-particle" : "", "parse-names" : false, "suffix" : "" }, { "dropping-particle" : "", "family" : "Sanchez", "given" : "Herv\u00e9", "non-dropping-particle" : "", "parse-names" : false, "suffix" : "" }, { "dropping-particle" : "", "family" : "Moncollin", "given" : "Vincent", "non-dropping-particle" : "", "parse-names" : false, "suffix" : "" }, { "dropping-particle" : "", "family" : "Corneloup", "given" : "Claudine", "non-dropping-particle" : "", "parse-names" : false, "suffix" : "" }, { "dropping-particle" : "", "family" : "Richard-Bulteau", "given" : "H\u00e9l\u00e8ne", "non-dropping-particle" : "", "parse-names" : false, "suffix" : "" }, { "dropping-particle" : "", "family" : "Vignaud", "given" : "Alban", "non-dropping-particle" : "", "parse-names" : false, "suffix" : "" }, { "dropping-particle" : "", "family" : "Baas", "given" : "Dominique", "non-dropping-particle" : "", "parse-names" : false, "suffix" : "" }, { "dropping-particle" : "", "family" : "Defour", "given" : "Aur\u00e9lia", "non-dropping-particle" : "", "parse-names" : false, "suffix" : "" }, { "dropping-particle" : "", "family" : "Freyssenet", "given" : "Damien", "non-dropping-particle" : "", "parse-names" : false, "suffix" : "" }, { "dropping-particle" : "", "family" : "Tanti", "given" : "Jean-Fran\u00e7ois", "non-dropping-particle" : "", "parse-names" : false, "suffix" : "" }, { "dropping-particle" : "", "family" : "Le-Marchand-Brustel", "given" : "Yannick", "non-dropping-particle" : "", "parse-names" : false, "suffix" : "" }, { "dropping-particle" : "", "family" : "Ferrier", "given" : "Bernard", "non-dropping-particle" : "", "parse-names" : false, "suffix" : "" }, { "dropping-particle" : "", "family" : "Conjard-Duplany", "given" : "Agn\u00e8s", "non-dropping-particle" : "", "parse-names" : false, "suffix" : "" }, { "dropping-particle" : "", "family" : "Romanino", "given" : "Klaas", "non-dropping-particle" : "", "parse-names" : false, "suffix" : "" }, { "dropping-particle" : "", "family" : "Bauch\u00e9", "given" : "St\u00e9phanie", "non-dropping-particle" : "", "parse-names" : false, "suffix" : "" }, { "dropping-particle" : "", "family" : "Hanta\u00ef", "given" : "Daniel", "non-dropping-particle" : "", "parse-names" : false, "suffix" : "" }, { "dropping-particle" : "", "family" : "Mueller", "given" : "Matthias", "non-dropping-particle" : "", "parse-names" : false, "suffix" : "" }, { "dropping-particle" : "", "family" : "Kozma", "given" : "Sara C", "non-dropping-particle" : "", "parse-names" : false, "suffix" : "" }, { "dropping-particle" : "", "family" : "Thomas", "given" : "George", "non-dropping-particle" : "", "parse-names" : false, "suffix" : "" }, { "dropping-particle" : "", "family" : "R\u00fcegg", "given" : "Markus\u00a0A.", "non-dropping-particle" : "", "parse-names" : false, "suffix" : "" }, { "dropping-particle" : "", "family" : "Ferry", "given" : "Arnaud", "non-dropping-particle" : "", "parse-names" : false, "suffix" : "" }, { "dropping-particle" : "", "family" : "Pende", "given" : "Mario", "non-dropping-particle" : "", "parse-names" : false, "suffix" : "" }, { "dropping-particle" : "", "family" : "Bigard", "given" : "Xavier", "non-dropping-particle" : "", "parse-names" : false, "suffix" : "" }, { "dropping-particle" : "", "family" : "Koulmann", "given" : "Nathalie", "non-dropping-particle" : "", "parse-names" : false, "suffix" : "" }, { "dropping-particle" : "", "family" : "Schaeffer", "given" : "Laurent", "non-dropping-particle" : "", "parse-names" : false, "suffix" : "" }, { "dropping-particle" : "", "family" : "Gangloff", "given" : "Yann-Ga\u00ebl", "non-dropping-particle" : "", "parse-names" : false, "suffix" : "" } ], "container-title" : "The Journal of cell biology", "id" : "ITEM-2", "issue" : "6", "issued" : { "date-parts" : [ [ "2009", "12", "14" ] ] }, "page" : "859-74", "title" : "Muscle inactivation of mTOR causes metabolic and dystrophin defects leading to severe myopathy.", "type" : "article-journal", "volume" : "187" }, "uris" : [ "http://www.mendeley.com/documents/?uuid=05411eed-773d-4e24-9bbd-d25acedebaed" ] } ], "mendeley" : { "formattedCitation" : "[18,19]", "plainTextFormattedCitation" : "[18,19]", "previouslyFormattedCitation" : "[18,19]" }, "properties" : { "noteIndex" : 0 }, "schema" : "https://github.com/citation-style-language/schema/raw/master/csl-citation.json" }</w:instrText>
      </w:r>
      <w:r w:rsidR="00403E87">
        <w:fldChar w:fldCharType="separate"/>
      </w:r>
      <w:r w:rsidR="00921CEC" w:rsidRPr="00921CEC">
        <w:rPr>
          <w:noProof/>
        </w:rPr>
        <w:t>[18,19]</w:t>
      </w:r>
      <w:r w:rsidR="00403E87">
        <w:fldChar w:fldCharType="end"/>
      </w:r>
      <w:r w:rsidR="00403E87">
        <w:t xml:space="preserve">.  Constitutive activation of mTORC1, via muscle-specific deletion of its negative regulator </w:t>
      </w:r>
      <w:r w:rsidR="00403E87" w:rsidRPr="00403E87">
        <w:rPr>
          <w:i/>
        </w:rPr>
        <w:t>Tsc1</w:t>
      </w:r>
      <w:r w:rsidR="00403E87">
        <w:t xml:space="preserve">, have identified age-related myoatrophy and a switch towards oxidative fiber types </w:t>
      </w:r>
      <w:r w:rsidR="00403E87">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id" : "ITEM-3",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3",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0\u201322]", "plainTextFormattedCitation" : "[20\u201322]", "previouslyFormattedCitation" : "[20\u201322]" }, "properties" : { "noteIndex" : 0 }, "schema" : "https://github.com/citation-style-language/schema/raw/master/csl-citation.json" }</w:instrText>
      </w:r>
      <w:r w:rsidR="00403E87">
        <w:fldChar w:fldCharType="separate"/>
      </w:r>
      <w:r w:rsidR="00926840" w:rsidRPr="00926840">
        <w:rPr>
          <w:noProof/>
        </w:rPr>
        <w:t>[20–22]</w:t>
      </w:r>
      <w:r w:rsidR="00403E87">
        <w:fldChar w:fldCharType="end"/>
      </w:r>
      <w:r w:rsidR="00403E87">
        <w:t>.  Consistent with this, s</w:t>
      </w:r>
      <w:r w:rsidR="00FD43D2" w:rsidRPr="00403E87">
        <w:t>tudies</w:t>
      </w:r>
      <w:r w:rsidR="00FD43D2">
        <w:t xml:space="preserve"> in </w:t>
      </w:r>
      <w:r w:rsidR="00403E87">
        <w:t>cell culture models</w:t>
      </w:r>
      <w:r w:rsidR="00FD43D2">
        <w:t xml:space="preserve"> implicate </w:t>
      </w:r>
      <w:r w:rsidR="00C13E13">
        <w:t xml:space="preserve">mTORC1 </w:t>
      </w:r>
      <w:r w:rsidR="00FD43D2">
        <w:t>as</w:t>
      </w:r>
      <w:r w:rsidR="00C13E13">
        <w:t xml:space="preserve"> also a pos</w:t>
      </w:r>
      <w:r w:rsidR="00AC73D9">
        <w:t>itiv</w:t>
      </w:r>
      <w:r w:rsidR="00C13E13">
        <w:t>e regulator of mitochondrial function</w:t>
      </w:r>
      <w:r w:rsidR="00AC73D9">
        <w:t xml:space="preserve"> and ATP production </w:t>
      </w:r>
      <w:r w:rsidR="00AC73D9">
        <w:fldChar w:fldCharType="begin" w:fldLock="1"/>
      </w:r>
      <w:r w:rsidR="00CD1EC4">
        <w:instrText>ADDIN CSL_CITATION { "citationItems" : [ { "id" : "ITEM-1", "itemData" : { "DOI" : "10.1038/nature06322", "ISBN" : "1476-4687 (Electronic)", "ISSN" : "0028-0836", "PMID" : "18046414", "abstract" : "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 "author" : [ { "dropping-particle" : "", "family" : "Cunningham", "given" : "John T", "non-dropping-particle" : "", "parse-names" : false, "suffix" : "" }, { "dropping-particle" : "", "family" : "Rodgers", "given" : "Joseph T", "non-dropping-particle" : "", "parse-names" : false, "suffix" : "" }, { "dropping-particle" : "", "family" : "Arlow", "given" : "Daniel H", "non-dropping-particle" : "", "parse-names" : false, "suffix" : "" }, { "dropping-particle" : "", "family" : "Vazquez", "given" : "Francisca", "non-dropping-particle" : "", "parse-names" : false, "suffix" : "" }, { "dropping-particle" : "", "family" : "Mootha", "given" : "Vamsi K", "non-dropping-particle" : "", "parse-names" : false, "suffix" : "" }, { "dropping-particle" : "", "family" : "Puigserver", "given" : "Pere", "non-dropping-particle" : "", "parse-names" : false, "suffix" : "" } ], "container-title" : "Nature", "id" : "ITEM-1", "issue" : "7170", "issued" : { "date-parts" : [ [ "2007" ] ] }, "page" : "736-740", "title" : "mTOR controls mitochondrial oxidative function through a YY1-PGC-1alpha transcriptional complex.", "type" : "article-journal", "volume" : "450" }, "uris" : [ "http://www.mendeley.com/documents/?uuid=cca70de5-ea9a-40d4-91e4-4fc1f468e822" ] }, { "id" : "ITEM-2", "itemData" : { "DOI" : "10.1073/pnas.0912074106", "ISBN" : "1091-6490 (Electronic)\\r0027-8424 (Linking)", "ISSN" : "1091-6490", "PMID" : "20080789", "abstract" : "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 "author" : [ { "dropping-particle" : "", "family" : "Ramanathan", "given" : "Arvind", "non-dropping-particle" : "", "parse-names" : false, "suffix" : "" }, { "dropping-particle" : "", "family" : "Schreiber", "given" : "Stuart L", "non-dropping-particle" : "", "parse-names" : false, "suffix" : "" } ], "container-title" : "Proceedings of the National Academy of Sciences of the United States of America", "id" : "ITEM-2", "issue" : "52", "issued" : { "date-parts" : [ [ "2009" ] ] }, "page" : "22229-22232", "title" : "Direct control of mitochondrial function by mTOR.", "type" : "article-journal", "volume" : "106" }, "uris" : [ "http://www.mendeley.com/documents/?uuid=c2c9e633-4e8c-40ed-93ad-65fa4247dd76" ] }, { "id" : "ITEM-3", "itemData" : { "DOI" : "10.1371/journal.pone.0023238", "ISBN" : "1932-6203 (Electronic)\\r1932-6203 (Linking)", "ISSN" : "19326203", "PMID" : "21886784", "abstract" : "We previously found that chronic tuberous sclerosis protein 2 (TSC2) deletion induces activation of mammalian target of rapamycin Complex 1 (mTORC1) and leads to hypertrophy of pancreatic beta cells from pancreatic beta cell-specific TSC2 knockout (\u03b2TSC2(-/-)) mice. The present study examines the effects of TSC2 ablation on insulin secretion from pancreatic beta cells.", "author" : [ { "dropping-particle" : "", "family" : "Koyanagi", "given" : "Maki", "non-dropping-particle" : "", "parse-names" : false, "suffix" : "" }, { "dropping-particle" : "", "family" : "Asahara", "given" : "Shun-Ichiro", "non-dropping-particle" : "", "parse-names" : false, "suffix" : "" }, { "dropping-particle" : "", "family" : "Matsuda", "given" : "Tomokazu", "non-dropping-particle" : "", "parse-names" : false, "suffix" : "" }, { "dropping-particle" : "", "family" : "Hashimoto", "given" : "Naoko", "non-dropping-particle" : "", "parse-names" : false, "suffix" : "" }, { "dropping-particle" : "", "family" : "Shigeyama", "given" : "Yutaka", "non-dropping-particle" : "", "parse-names" : false, "suffix" : "" }, { "dropping-particle" : "", "family" : "Shibutani", "given" : "Yuki", "non-dropping-particle" : "", "parse-names" : false, "suffix" : "" }, { "dropping-particle" : "", "family" : "Kanno", "given" : "Ayumi", "non-dropping-particle" : "", "parse-names" : false, "suffix" : "" }, { "dropping-particle" : "", "family" : "Fuchita", "given" : "Megumi", "non-dropping-particle" : "", "parse-names" : false, "suffix" : "" }, { "dropping-particle" : "", "family" : "Mikami", "given" : "Tomoko", "non-dropping-particle" : "", "parse-names" : false, "suffix" : "" }, { "dropping-particle" : "", "family" : "Hosooka", "given" : "Tetsutya", "non-dropping-particle" : "", "parse-names" : false, "suffix" : "" }, { "dropping-particle" : "", "family" : "Inoue", "given" : "Hiroshi", "non-dropping-particle" : "", "parse-names" : false, "suffix" : "" }, { "dropping-particle" : "", "family" : "Matsumoto", "given" : "Michihiro", "non-dropping-particle" : "", "parse-names" : false, "suffix" : "" }, { "dropping-particle" : "", "family" : "Koike", "given" : "Masato", "non-dropping-particle" : "", "parse-names" : false, "suffix" : "" }, { "dropping-particle" : "", "family" : "Uchiyama", "given" : "Yasuo", "non-dropping-particle" : "", "parse-names" : false, "suffix" : "" }, { "dropping-particle" : "", "family" : "Noda", "given" : "Tetsuo", "non-dropping-particle" : "", "parse-names" : false, "suffix" : "" }, { "dropping-particle" : "", "family" : "Seino", "given" : "Susumu", "non-dropping-particle" : "", "parse-names" : false, "suffix" : "" }, { "dropping-particle" : "", "family" : "Kasuga", "given" : "Masato", "non-dropping-particle" : "", "parse-names" : false, "suffix" : "" }, { "dropping-particle" : "", "family" : "Kido", "given" : "Yoshiaki", "non-dropping-particle" : "", "parse-names" : false, "suffix" : "" } ], "container-title" : "PLoS ONE", "id" : "ITEM-3", "issue" : "8", "issued" : { "date-parts" : [ [ "2011" ] ] }, "title" : "Ablation of TSC2 enhances insulin secretion by increasing the number of mitochondria through activation of mTORC1", "type" : "article-journal", "volume" : "6" }, "uris" : [ "http://www.mendeley.com/documents/?uuid=18b314e2-8b30-4db5-90bd-21289c55b45d" ] } ], "mendeley" : { "formattedCitation" : "[23\u201325]", "plainTextFormattedCitation" : "[23\u201325]", "previouslyFormattedCitation" : "[23\u201325]" }, "properties" : { "noteIndex" : 0 }, "schema" : "https://github.com/citation-style-language/schema/raw/master/csl-citation.json" }</w:instrText>
      </w:r>
      <w:r w:rsidR="00AC73D9">
        <w:fldChar w:fldCharType="separate"/>
      </w:r>
      <w:r w:rsidR="00926840" w:rsidRPr="00926840">
        <w:rPr>
          <w:noProof/>
        </w:rPr>
        <w:t>[23–25]</w:t>
      </w:r>
      <w:r w:rsidR="00AC73D9">
        <w:fldChar w:fldCharType="end"/>
      </w:r>
      <w:r w:rsidR="00AC73D9">
        <w:t xml:space="preserve">.  mTORC1 </w:t>
      </w:r>
      <w:r w:rsidR="000B72BD">
        <w:t xml:space="preserve">is strongly </w:t>
      </w:r>
      <w:r w:rsidR="00AC7808">
        <w:t>activated</w:t>
      </w:r>
      <w:r w:rsidR="000B72BD">
        <w:t xml:space="preserve"> in co-ordination with high protein diets</w:t>
      </w:r>
      <w:r w:rsidR="009010AA">
        <w:t xml:space="preserve"> or supplementation with essential amino acids </w:t>
      </w:r>
      <w:r w:rsidR="009010AA">
        <w:fldChar w:fldCharType="begin" w:fldLock="1"/>
      </w:r>
      <w:r w:rsidR="00882B61">
        <w:instrText>ADDIN CSL_CITATION { "citationItems" : [ { "id" : "ITEM-1", "itemData" : { "DOI" : "10.1113/jphysiol.2007.134593", "ISSN" : "0022-3751", "PMID" : "17478528", "abstract" : "The mammalian target of rapamycin (mTOR) and AMP-activated protein kinase (AMPK) are important nutrient- and energy-sensing and signalling proteins in skeletal muscle. AMPK activation decreases muscle protein synthesis by inhibiting mTOR signalling to regulatory proteins associated with translation initiation and elongation. On the other hand, essential amino acids (leucine in particular) and insulin stimulate mTOR signalling and protein synthesis. We hypothesized that anabolic nutrients would be sensed by both AMPK and mTOR, resulting in an acute and potent stimulation of human skeletal muscle protein synthesis via enhanced translation initiation and elongation. We measured muscle protein synthesis and mTOR-associated upstream and downstream signalling proteins in young male subjects (n=14) using stable isotopic and immunoblotting techniques. Following a first muscle biopsy, subjects in the 'Nutrition' group ingested a leucine-enriched essential amino acid-carbohydrate mixture (EAC). Subjects in the Control group did not consume nutrients. A second biopsy was obtained 1 h later. Ingestion of EAC significantly increased muscle protein synthesis, modestly reduced AMPK phosphorylation, and increased Akt/PKB (protein kinase B) and mTOR phosphorylation (P&lt;0.05). mTOR signalling to its downstream effectors (S6 kinase 1 (S6K1) and 4E-binding protein 1 (4E-BP1) phosphorylation status) was also increased (P&lt;0.05). In addition, eukaryotic elongation factor 2 (eEF2) phosphorylation was significantly reduced (P&lt;0.05). Protein synthesis and cell signalling (phosphorylation status) was unchanged in the control group (P&gt;0.05). We conclude that anabolic nutrients alter the phosphorylation status of both AMPK- and mTOR-associated signalling proteins in human muscle, in association with an increase in protein synthesis not only via enhanced translation initiation but also through signalling promoting translation elongation.", "author" : [ { "dropping-particle" : "", "family" : "Fujita", "given" : "Satoshi", "non-dropping-particle" : "", "parse-names" : false, "suffix" : "" }, { "dropping-particle" : "", "family" : "Dreyer", "given" : "Hans C", "non-dropping-particle" : "", "parse-names" : false, "suffix" : "" }, { "dropping-particle" : "", "family" : "Drummond", "given" : "Micah J", "non-dropping-particle" : "", "parse-names" : false, "suffix" : "" }, { "dropping-particle" : "", "family" : "Glynn", "given" : "Erin L", "non-dropping-particle" : "", "parse-names" : false, "suffix" : "" }, { "dropping-particle" : "", "family" : "Cadenas", "given" : "Jerson G", "non-dropping-particle" : "", "parse-names" : false, "suffix" : "" }, { "dropping-particle" : "", "family" : "Yoshizawa", "given" : "Fumiaki", "non-dropping-particle" : "", "parse-names" : false, "suffix" : "" }, { "dropping-particle" : "", "family" : "Volpi", "given" : "Elena", "non-dropping-particle" : "", "parse-names" : false, "suffix" : "" }, { "dropping-particle" : "", "family" : "Rasmussen", "given" : "Blake B", "non-dropping-particle" : "", "parse-names" : false, "suffix" : "" } ], "container-title" : "The Journal of physiology", "id" : "ITEM-1", "issue" : "Pt 2", "issued" : { "date-parts" : [ [ "2007", "7", "15" ] ] }, "page" : "813-23", "title" : "Nutrient signalling in the regulation of human muscle protein synthesis.", "type" : "article-journal", "volume" : "582" }, "uris" : [ "http://www.mendeley.com/documents/?uuid=83e5a15f-a5a6-46b8-8791-8fd7577d1bf6" ] }, { "id" : "ITEM-2", "itemData" : { "DOI" : "10.1096/fj.04-2640fje", "ISBN" : "1530-6860", "ISSN" : "0892-6638", "PMID" : "15596483", "abstract" : "The nature of the deficit underlying age-related muscle wasting remains controversial. To test whether it could be due to a poor anabolic response to dietary amino acids, we measured the rates of myofibrillar and sarcoplasmic muscle protein synthesis (MPS) in 44 healthy young and old men, of similar body build, after ingesting different amounts of essential amino acids (EAA). Basal rates of MPS were indistinguishable, but the elderly showed less anabolic sensitivity and responsiveness of MPS to EAA, possibly due to decreased intramuscular expression, and activation (phosphorylation) after EAA, of amino acid sensing/signaling proteins (mammalian target of rapamycin, mTOR; p70 S6 kinase, or p70(S6k); eukaryotic initiation factor [eIF]4BP-1; and eIF2B). The effects were independent of insulin signaling since plasma insulin was clamped at basal values. Associated with the anabolic deficits were marked increases in NFkappaB, the inflammation-associated transcription factor. These results demonstrate first, EAA stimulate MPS independently of increased insulin availability; second, in the elderly, a deficit in MPS in the basal state is unlikely; and third, the decreased sensitivity and responsiveness of MPS to EAA, associated with decrements in the expression and activation of components of anabolic signaling pathways, are probably major contributors to the failure of muscle maintenance in the elderly. Countermeasures to maximize muscle maintenance should target these deficits.", "author" : [ { "dropping-particle" : "", "family" : "Cuthbertson", "given" : "Daniel", "non-dropping-particle" : "", "parse-names" : false, "suffix" : "" }, { "dropping-particle" : "", "family" : "Smith", "given" : "Kenneth", "non-dropping-particle" : "", "parse-names" : false, "suffix" : "" }, { "dropping-particle" : "", "family" : "Babraj", "given" : "John", "non-dropping-particle" : "", "parse-names" : false, "suffix" : "" }, { "dropping-particle" : "", "family" : "Leese", "given" : "Graham", "non-dropping-particle" : "", "parse-names" : false, "suffix" : "" }, { "dropping-particle" : "", "family" : "Waddell", "given" : "Tom", "non-dropping-particle" : "", "parse-names" : false, "suffix" : "" }, { "dropping-particle" : "", "family" : "Atherton", "given" : "Philip", "non-dropping-particle" : "", "parse-names" : false, "suffix" : "" }, { "dropping-particle" : "", "family" : "Wackerhage", "given" : "Henning", "non-dropping-particle" : "", "parse-names" : false, "suffix" : "" }, { "dropping-particle" : "", "family" : "Taylor", "given" : "Peter M", "non-dropping-particle" : "", "parse-names" : false, "suffix" : "" }, { "dropping-particle" : "", "family" : "Rennie", "given" : "Michael J", "non-dropping-particle" : "", "parse-names" : false, "suffix" : "" } ], "container-title" : "The FASEB journal : official publication of the Federation of American Societies for Experimental Biology", "id" : "ITEM-2", "issue" : "3", "issued" : { "date-parts" : [ [ "2005" ] ] }, "page" : "422-424", "title" : "Anabolic signaling deficits underlie amino acid resistance of wasting, aging muscle.", "type" : "article-journal", "volume" : "19" }, "uris" : [ "http://www.mendeley.com/documents/?uuid=23fe9060-ceed-4dcf-a618-7a87c7fab866" ] } ], "mendeley" : { "formattedCitation" : "[26,27]", "plainTextFormattedCitation" : "[26,27]", "previouslyFormattedCitation" : "[26,27]" }, "properties" : { "noteIndex" : 0 }, "schema" : "https://github.com/citation-style-language/schema/raw/master/csl-citation.json" }</w:instrText>
      </w:r>
      <w:r w:rsidR="009010AA">
        <w:fldChar w:fldCharType="separate"/>
      </w:r>
      <w:r w:rsidR="00921CEC" w:rsidRPr="00921CEC">
        <w:rPr>
          <w:noProof/>
        </w:rPr>
        <w:t>[26,27]</w:t>
      </w:r>
      <w:r w:rsidR="009010AA">
        <w:fldChar w:fldCharType="end"/>
      </w:r>
      <w:r w:rsidR="000B72BD">
        <w:t xml:space="preserve">.  </w:t>
      </w:r>
      <w:r w:rsidR="00AC73D9">
        <w:t xml:space="preserve">We therefore hypothesized that in oxidative tissues such as heart and skeletal muscle, mTORC1 may promote </w:t>
      </w:r>
      <w:r w:rsidR="00E2598A">
        <w:t>increa</w:t>
      </w:r>
      <w:r w:rsidR="00A86399">
        <w:t>se</w:t>
      </w:r>
      <w:r w:rsidR="00E2598A">
        <w:t>s</w:t>
      </w:r>
      <w:r w:rsidR="00A86399">
        <w:t xml:space="preserve"> </w:t>
      </w:r>
      <w:r w:rsidR="00E2598A">
        <w:t xml:space="preserve">in </w:t>
      </w:r>
      <w:r w:rsidR="00AC73D9">
        <w:t>energy expenditure.</w:t>
      </w:r>
    </w:p>
    <w:p w14:paraId="45E4D538" w14:textId="77777777" w:rsidR="007B624A" w:rsidRDefault="007B624A" w:rsidP="007B624A">
      <w:pPr>
        <w:pStyle w:val="Heading1"/>
      </w:pPr>
      <w:r>
        <w:t>Methods and Materials</w:t>
      </w:r>
    </w:p>
    <w:p w14:paraId="3AB9FBBA" w14:textId="77777777" w:rsidR="009B110D" w:rsidRDefault="009B110D" w:rsidP="009B110D"/>
    <w:p w14:paraId="491E2678" w14:textId="1CADD910" w:rsidR="00802891" w:rsidRDefault="00802891" w:rsidP="00531AD6">
      <w:pPr>
        <w:pStyle w:val="Heading2"/>
      </w:pPr>
      <w:r>
        <w:lastRenderedPageBreak/>
        <w:t>Animal Husbandry</w:t>
      </w:r>
    </w:p>
    <w:p w14:paraId="61818EC9" w14:textId="63D083B9" w:rsidR="0039667E" w:rsidRPr="00AC7808" w:rsidRDefault="00996376" w:rsidP="00996376">
      <w:r>
        <w:t xml:space="preserve">All mice were purchased from The Jackson Laboratory.  </w:t>
      </w:r>
      <w:r w:rsidR="00B80ABE">
        <w:t xml:space="preserve">Unless otherwise stated, animals were fed a normal chow diet from </w:t>
      </w:r>
      <w:commentRangeStart w:id="0"/>
      <w:r w:rsidR="00B80ABE">
        <w:t>Harlan Teklad</w:t>
      </w:r>
      <w:commentRangeEnd w:id="0"/>
      <w:r w:rsidR="00B80ABE">
        <w:rPr>
          <w:rStyle w:val="CommentReference"/>
        </w:rPr>
        <w:commentReference w:id="0"/>
      </w:r>
      <w:r w:rsidR="00B80ABE">
        <w:t xml:space="preserve">. </w:t>
      </w:r>
      <w:r w:rsidR="00AC7808">
        <w:t xml:space="preserve">For High Fat Diet studies, animals were provided </w:t>
      </w:r>
      <w:r w:rsidR="00AC7808">
        <w:rPr>
          <w:i/>
        </w:rPr>
        <w:t xml:space="preserve">ad libitum access </w:t>
      </w:r>
      <w:r w:rsidR="00AC7808">
        <w:t>to a diet with 45% of calories from lard (</w:t>
      </w:r>
      <w:r w:rsidR="00AC7808">
        <w:t xml:space="preserve">Research Diets </w:t>
      </w:r>
      <w:commentRangeStart w:id="1"/>
      <w:r w:rsidR="00AC7808">
        <w:t>D1492</w:t>
      </w:r>
      <w:commentRangeEnd w:id="1"/>
      <w:r w:rsidR="00AC7808">
        <w:rPr>
          <w:rStyle w:val="CommentReference"/>
        </w:rPr>
        <w:commentReference w:id="1"/>
      </w:r>
      <w:r w:rsidR="00AC7808">
        <w:t>).</w:t>
      </w:r>
    </w:p>
    <w:p w14:paraId="04F3F3E3" w14:textId="77777777" w:rsidR="0039667E" w:rsidRDefault="0039667E" w:rsidP="00996376"/>
    <w:p w14:paraId="6871AEC9" w14:textId="3B875880" w:rsidR="0039667E" w:rsidRDefault="00996376" w:rsidP="00996376">
      <w:pPr>
        <w:rPr>
          <w:bCs/>
        </w:rPr>
      </w:pPr>
      <w:r>
        <w:t xml:space="preserve">For muscle specific knockouts, </w:t>
      </w:r>
      <w:r w:rsidRPr="00996376">
        <w:rPr>
          <w:bCs/>
        </w:rPr>
        <w:t>FVB-Tg(Ckmm-cre)5Khn/J</w:t>
      </w:r>
      <w:r>
        <w:rPr>
          <w:bCs/>
        </w:rPr>
        <w:t xml:space="preserve"> transgenic mice (stock 006405) were crossed with floxed </w:t>
      </w:r>
      <w:r w:rsidRPr="00996376">
        <w:rPr>
          <w:bCs/>
          <w:i/>
          <w:iCs/>
        </w:rPr>
        <w:t>Tsc1</w:t>
      </w:r>
      <w:r w:rsidRPr="00996376">
        <w:rPr>
          <w:bCs/>
          <w:i/>
          <w:iCs/>
          <w:vertAlign w:val="superscript"/>
        </w:rPr>
        <w:t>tm1Djk</w:t>
      </w:r>
      <w:r w:rsidRPr="00996376">
        <w:rPr>
          <w:bCs/>
        </w:rPr>
        <w:t>/J</w:t>
      </w:r>
      <w:r>
        <w:rPr>
          <w:bCs/>
        </w:rPr>
        <w:t xml:space="preserve"> mice (stock 005680). To generate F1 mice that were heterozygous for the floxed allele, and either</w:t>
      </w:r>
      <w:r w:rsidR="00972512">
        <w:rPr>
          <w:bCs/>
        </w:rPr>
        <w:t xml:space="preserve"> had or lacked the </w:t>
      </w:r>
      <w:r w:rsidR="00972512" w:rsidRPr="00972512">
        <w:rPr>
          <w:bCs/>
          <w:i/>
        </w:rPr>
        <w:t xml:space="preserve">Ckmm-Cre </w:t>
      </w:r>
      <w:r w:rsidR="00972512">
        <w:rPr>
          <w:bCs/>
        </w:rPr>
        <w:t>tra</w:t>
      </w:r>
      <w:r>
        <w:rPr>
          <w:bCs/>
        </w:rPr>
        <w:t>nsgene.  These parents were intercrossed to generate knockout mice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sidRPr="00996376">
        <w:rPr>
          <w:bCs/>
          <w:vertAlign w:val="superscript"/>
        </w:rPr>
        <w:t>Tg/+</w:t>
      </w:r>
      <w:r>
        <w:rPr>
          <w:bCs/>
        </w:rPr>
        <w:t>), wild type mice(</w:t>
      </w:r>
      <w:r w:rsidRPr="00996376">
        <w:rPr>
          <w:bCs/>
          <w:i/>
        </w:rPr>
        <w:t>Tsc1</w:t>
      </w:r>
      <w:r>
        <w:rPr>
          <w:bCs/>
          <w:i/>
          <w:vertAlign w:val="superscript"/>
        </w:rPr>
        <w:t>+/+</w:t>
      </w:r>
      <w:r>
        <w:rPr>
          <w:bCs/>
        </w:rPr>
        <w:t xml:space="preserve">, </w:t>
      </w:r>
      <w:r w:rsidRPr="00996376">
        <w:rPr>
          <w:bCs/>
          <w:i/>
        </w:rPr>
        <w:t>Ckmm-Cre</w:t>
      </w:r>
      <w:r>
        <w:rPr>
          <w:bCs/>
          <w:vertAlign w:val="superscript"/>
        </w:rPr>
        <w:t>+</w:t>
      </w:r>
      <w:r w:rsidRPr="00996376">
        <w:rPr>
          <w:bCs/>
          <w:vertAlign w:val="superscript"/>
        </w:rPr>
        <w:t>/+</w:t>
      </w:r>
      <w:r>
        <w:rPr>
          <w:bCs/>
        </w:rPr>
        <w:t>) and controls containing the transgene only (</w:t>
      </w:r>
      <w:r w:rsidRPr="00996376">
        <w:rPr>
          <w:bCs/>
          <w:i/>
        </w:rPr>
        <w:t>Tsc1</w:t>
      </w:r>
      <w:r>
        <w:rPr>
          <w:bCs/>
          <w:i/>
          <w:vertAlign w:val="superscript"/>
        </w:rPr>
        <w:t>+/+</w:t>
      </w:r>
      <w:r>
        <w:rPr>
          <w:bCs/>
        </w:rPr>
        <w:t xml:space="preserve">, </w:t>
      </w:r>
      <w:r w:rsidRPr="00996376">
        <w:rPr>
          <w:bCs/>
          <w:i/>
        </w:rPr>
        <w:t>Ckmm-Cre</w:t>
      </w:r>
      <w:r w:rsidRPr="00996376">
        <w:rPr>
          <w:bCs/>
          <w:vertAlign w:val="superscript"/>
        </w:rPr>
        <w:t>Tg/+</w:t>
      </w:r>
      <w:r>
        <w:rPr>
          <w:bCs/>
        </w:rPr>
        <w:t>)or the floxed allele only (</w:t>
      </w:r>
      <w:r w:rsidRPr="00996376">
        <w:rPr>
          <w:bCs/>
          <w:i/>
        </w:rPr>
        <w:t>Tsc1</w:t>
      </w:r>
      <w:r w:rsidRPr="00996376">
        <w:rPr>
          <w:bCs/>
          <w:i/>
          <w:vertAlign w:val="superscript"/>
        </w:rPr>
        <w:t>fl</w:t>
      </w:r>
      <w:r w:rsidRPr="00996376">
        <w:rPr>
          <w:bCs/>
          <w:vertAlign w:val="superscript"/>
        </w:rPr>
        <w:t>/fl</w:t>
      </w:r>
      <w:r>
        <w:rPr>
          <w:bCs/>
        </w:rPr>
        <w:t xml:space="preserve">, </w:t>
      </w:r>
      <w:r w:rsidRPr="00996376">
        <w:rPr>
          <w:bCs/>
          <w:i/>
        </w:rPr>
        <w:t>Ckmm-Cre</w:t>
      </w:r>
      <w:r>
        <w:rPr>
          <w:bCs/>
          <w:vertAlign w:val="superscript"/>
        </w:rPr>
        <w:t>+</w:t>
      </w:r>
      <w:r w:rsidRPr="00996376">
        <w:rPr>
          <w:bCs/>
          <w:vertAlign w:val="superscript"/>
        </w:rPr>
        <w:t>/+</w:t>
      </w:r>
      <w:r>
        <w:rPr>
          <w:bCs/>
        </w:rPr>
        <w:t xml:space="preserve">).  All four genotypes were evaluated for all experiments.  If there were no significant differences between the three control strains, these were combined </w:t>
      </w:r>
      <w:r w:rsidR="00426050">
        <w:rPr>
          <w:bCs/>
        </w:rPr>
        <w:t>and labeled as Controls.</w:t>
      </w:r>
      <w:r w:rsidR="0039667E">
        <w:rPr>
          <w:bCs/>
        </w:rPr>
        <w:t xml:space="preserve">  </w:t>
      </w:r>
      <w:r w:rsidR="00002EA6">
        <w:rPr>
          <w:bCs/>
        </w:rPr>
        <w:t xml:space="preserve">Animals were sacrificed in either the fed or fasted state as indicated in the figure legends after isoflurane-induced anaesthesia and cervical dislocation at approximately ZT3. </w:t>
      </w:r>
      <w:r w:rsidR="0086281F">
        <w:rPr>
          <w:bCs/>
        </w:rPr>
        <w:t xml:space="preserve">The University of Michigan and </w:t>
      </w:r>
      <w:r w:rsidR="0039667E">
        <w:rPr>
          <w:bCs/>
        </w:rPr>
        <w:t>UTHSC Institutional Animal Care and Use Committee</w:t>
      </w:r>
      <w:r w:rsidR="0086281F">
        <w:rPr>
          <w:bCs/>
        </w:rPr>
        <w:t>s</w:t>
      </w:r>
      <w:r w:rsidR="0039667E">
        <w:rPr>
          <w:bCs/>
        </w:rPr>
        <w:t xml:space="preserve"> approved all </w:t>
      </w:r>
      <w:r w:rsidR="00972512">
        <w:rPr>
          <w:bCs/>
        </w:rPr>
        <w:t xml:space="preserve">animal </w:t>
      </w:r>
      <w:r w:rsidR="0039667E">
        <w:rPr>
          <w:bCs/>
        </w:rPr>
        <w:t>procedures.</w:t>
      </w:r>
    </w:p>
    <w:p w14:paraId="6C4B3B25" w14:textId="54D71501" w:rsidR="0039667E" w:rsidRDefault="0039667E" w:rsidP="0039667E">
      <w:pPr>
        <w:pStyle w:val="Heading2"/>
      </w:pPr>
      <w:r>
        <w:t>Food Intake</w:t>
      </w:r>
      <w:r w:rsidR="00B3409A">
        <w:t xml:space="preserve"> and Body Composition</w:t>
      </w:r>
    </w:p>
    <w:p w14:paraId="0F193F30" w14:textId="53BE61FE" w:rsidR="00871236" w:rsidRPr="002A7B4B" w:rsidRDefault="0039667E" w:rsidP="00871236">
      <w:r>
        <w:t>Food intake was determined throughout the CD/HPD feeding studies by we</w:t>
      </w:r>
      <w:r w:rsidR="00736644">
        <w:t>ighing the food in the cages (</w:t>
      </w:r>
      <w:r w:rsidR="00620F42">
        <w:t>3</w:t>
      </w:r>
      <w:r>
        <w:t xml:space="preserve"> mice</w:t>
      </w:r>
      <w:r w:rsidR="00736644">
        <w:t xml:space="preserve"> per cage)</w:t>
      </w:r>
      <w:r>
        <w:t xml:space="preserve"> throughout the study and calculated based on the caloric content of the food.  Food intake was therefore the average food eaten by a cage of mice divided by the number of mice in that cage.</w:t>
      </w:r>
      <w:r w:rsidR="00B3409A">
        <w:t xml:space="preserve">  </w:t>
      </w:r>
      <w:r>
        <w:rPr>
          <w:bCs/>
        </w:rPr>
        <w:t>Body composition w</w:t>
      </w:r>
      <w:r w:rsidR="00B3409A">
        <w:rPr>
          <w:bCs/>
        </w:rPr>
        <w:t>as determined using an echoMRI 1</w:t>
      </w:r>
      <w:r w:rsidR="00D2057A">
        <w:rPr>
          <w:bCs/>
        </w:rPr>
        <w:t>100</w:t>
      </w:r>
      <w:r w:rsidR="000850D2">
        <w:rPr>
          <w:bCs/>
        </w:rPr>
        <w:t xml:space="preserve"> at approximately ZT10</w:t>
      </w:r>
      <w:r w:rsidR="00D2057A">
        <w:rPr>
          <w:bCs/>
        </w:rPr>
        <w:t xml:space="preserve">.  </w:t>
      </w:r>
      <w:r w:rsidR="00B3409A">
        <w:rPr>
          <w:bCs/>
        </w:rPr>
        <w:t>Body weights were determined using a standard scale.</w:t>
      </w:r>
      <w:r w:rsidR="00583F7C">
        <w:rPr>
          <w:bCs/>
        </w:rPr>
        <w:t xml:space="preserve">  </w:t>
      </w:r>
      <w:r w:rsidR="000C5F3E">
        <w:rPr>
          <w:bCs/>
        </w:rPr>
        <w:t>Tissue</w:t>
      </w:r>
      <w:r w:rsidR="00583F7C">
        <w:rPr>
          <w:bCs/>
        </w:rPr>
        <w:t xml:space="preserve"> weights were </w:t>
      </w:r>
      <w:r w:rsidR="000C5F3E">
        <w:rPr>
          <w:bCs/>
        </w:rPr>
        <w:t>determined</w:t>
      </w:r>
      <w:r w:rsidR="00583F7C">
        <w:rPr>
          <w:bCs/>
        </w:rPr>
        <w:t xml:space="preserve"> for both the left and righ</w:t>
      </w:r>
      <w:r w:rsidR="000C5F3E">
        <w:rPr>
          <w:bCs/>
        </w:rPr>
        <w:t>t hand side tissue and combined as total weights.</w:t>
      </w:r>
    </w:p>
    <w:p w14:paraId="11084079" w14:textId="79112ACE" w:rsidR="0052183D" w:rsidRDefault="005169CA" w:rsidP="002A7B4B">
      <w:pPr>
        <w:pStyle w:val="Heading2"/>
      </w:pPr>
      <w:r>
        <w:t>Energy Expenditure Studies</w:t>
      </w:r>
    </w:p>
    <w:p w14:paraId="06355B24" w14:textId="6EC3D209" w:rsidR="003406C3" w:rsidRDefault="0052183D" w:rsidP="0052183D">
      <w:r>
        <w:t xml:space="preserve">For high protein diet studies, </w:t>
      </w:r>
      <w:r w:rsidR="002A7B4B">
        <w:t xml:space="preserve">physical movement and calorimetry was determined using a comprehensive laboratory animal monitoring system from Columbus Instruments.  These experiments were performed in light and temperature controlled enclosures at 25C, in home-cage style cages with hanging feeders.  The first 6h of measurements were discarded, after which animals were acclimatized to their new surroundings.  Single-animal measurements were collected over the course of 3 days.  Oxygen consumption was normalized to lean body mass (as determined by echoMRI, described above) and analyzed by mixed linear models with the considerations described in </w:t>
      </w:r>
      <w:r w:rsidR="002A7B4B">
        <w:fldChar w:fldCharType="begin" w:fldLock="1"/>
      </w:r>
      <w:r w:rsidR="00921CEC">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u00a0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A guide to analysis of mouse energy metabolism - Tsch\u00f6p, Matthias H; Speakman, John R; Arch, Jonathan R S; Auwerx, Johan; Br\u00fcning, Jens C; Chan, Lawrence; Eckel, Robert H; Farese, Robert V; Galgani, Jose E; Hambly, Catherine; Herman, Mark a; Horvath, Tamas\u00a0L.; Kahn, Barbara B.; Kozma, Sara C; Maratos-Flier, Eleftheria; M\u00fcller, Timo D; M\u00fcnzberg, Heike; Pfluger, Paul T; Plum, Leona; Reitman, Marc L.; Rahmouni, Kamal; Shulman, Gerald I.; Thomas, George; Kahn, C Ronald; Ravussin, Eric)\n\n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b6d88b72-7ec3-4e7a-9e81-be45ddf542bb" ] } ], "mendeley" : { "formattedCitation" : "[28]", "plainTextFormattedCitation" : "[28]", "previouslyFormattedCitation" : "[28]" }, "properties" : { "noteIndex" : 0 }, "schema" : "https://github.com/citation-style-language/schema/raw/master/csl-citation.json" }</w:instrText>
      </w:r>
      <w:r w:rsidR="002A7B4B">
        <w:fldChar w:fldCharType="separate"/>
      </w:r>
      <w:r w:rsidR="00926840" w:rsidRPr="00926840">
        <w:rPr>
          <w:noProof/>
        </w:rPr>
        <w:t>[28]</w:t>
      </w:r>
      <w:r w:rsidR="002A7B4B">
        <w:fldChar w:fldCharType="end"/>
      </w:r>
      <w:r w:rsidR="002A7B4B">
        <w:t>.</w:t>
      </w:r>
    </w:p>
    <w:p w14:paraId="32D997A2" w14:textId="77777777" w:rsidR="00502BBA" w:rsidRDefault="00502BBA" w:rsidP="0052183D"/>
    <w:p w14:paraId="609ADDB8" w14:textId="579F838C" w:rsidR="00502BBA" w:rsidRDefault="00502BBA" w:rsidP="0052183D">
      <w:r>
        <w:t xml:space="preserve">For rapamycin treatment, animals were injected with 3 mg/kg of rapamycin or a </w:t>
      </w:r>
      <w:commentRangeStart w:id="2"/>
      <w:r>
        <w:t xml:space="preserve">vehicle </w:t>
      </w:r>
      <w:commentRangeEnd w:id="2"/>
      <w:r>
        <w:rPr>
          <w:rStyle w:val="CommentReference"/>
        </w:rPr>
        <w:commentReference w:id="2"/>
      </w:r>
      <w:r>
        <w:t>(1% Tween, 1% PEG-8000).  For acute studies, animals were injected daily before switching diet to a high fat diet</w:t>
      </w:r>
      <w:r w:rsidR="00AC7808">
        <w:t>.</w:t>
      </w:r>
      <w:r>
        <w:t xml:space="preserve"> </w:t>
      </w:r>
    </w:p>
    <w:p w14:paraId="01B056BA" w14:textId="2D6CB591" w:rsidR="0045067A" w:rsidRDefault="0045067A" w:rsidP="0045067A">
      <w:pPr>
        <w:pStyle w:val="Heading2"/>
      </w:pPr>
      <w:r>
        <w:t>Western Blotting</w:t>
      </w:r>
    </w:p>
    <w:p w14:paraId="64FBDD7B" w14:textId="26E85A3B" w:rsidR="0045067A" w:rsidRDefault="0045067A" w:rsidP="0052183D">
      <w:r>
        <w:t>Protein lysates were generated in RIPA buffer</w:t>
      </w:r>
      <w:r w:rsidR="00C50D02">
        <w:t xml:space="preserve"> (50 mM Tris pH 7.4, 0.25% sodium deoxycholate, 1% NP40, 150 mM sodium choride, 1 mM EDTA, 100 </w:t>
      </w:r>
      <w:r w:rsidR="006F5D2C" w:rsidRPr="006F5D2C">
        <w:rPr>
          <w:rFonts w:ascii="Times New Roman" w:hAnsi="Times New Roman" w:cs="Times New Roman"/>
        </w:rPr>
        <w:t>μ</w:t>
      </w:r>
      <w:r w:rsidR="00C50D02">
        <w:t>M sodium vanadate, 5mM sodium fluoride, 10 mM sodium pyrophosphate and 1X protease inhibitors)</w:t>
      </w:r>
      <w:r>
        <w:t xml:space="preserve"> </w:t>
      </w:r>
      <w:r w:rsidR="001A7E83">
        <w:t xml:space="preserve">or HTNG buffer (50 mM HEPES, pH 7.4, 150 mM sodium chloride, 10% glycerol, 10% triton X-100 and 1X protease inhibitors) </w:t>
      </w:r>
      <w:r>
        <w:t>by mechanical disruption in a Qialyser for 5 minutes at 30Hz.  L</w:t>
      </w:r>
      <w:r w:rsidR="00C50D02">
        <w:t>ysates were clarified at 14 000 RPM</w:t>
      </w:r>
      <w:r>
        <w:t xml:space="preserve"> for 15 minutes and quantified by Bradford assays.  </w:t>
      </w:r>
      <w:r w:rsidR="001A7E83">
        <w:t xml:space="preserve">For PTG determination, glycogen binding proteins were enriched by amylose pull-down as previously described </w:t>
      </w:r>
      <w:r w:rsidR="001A7E83">
        <w:fldChar w:fldCharType="begin" w:fldLock="1"/>
      </w:r>
      <w:r w:rsidR="00882B61">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id" : "ITEM-2", "itemData" : { "DOI" : "10.1101/gad.1553207", "ISSN" : "0890-9369", "PMID" : "17908927", "abstract" : "Cori's disease is a glycogen storage disorder characterized by a deficiency in the glycogen debranching enzyme, amylo-1,6-glucosidase,4-alpha-glucanotransferase (AGL). Here, we demonstrate that the G1448R genetic variant of AGL is unable to bind to glycogen and displays decreased stability that is rescued by proteasomal inhibition. AGL G1448R is more highly ubiquitinated than its wild-type counterpart and forms aggresomes upon proteasome impairment. Furthermore, the E3 ubiquitin ligase Malin interacts with and promotes the ubiquitination of AGL. Malin is known to be mutated in Lafora disease, an autosomal recessive disorder clinically characterized by the accumulation of polyglucosan bodies resembling poorly branched glycogen. Transfection studies in HepG2 cells demonstrate that AGL is cytoplasmic whereas Malin is predominately nuclear. However, after depletion of glycogen stores for 4 h, approximately 90% of transfected cells exhibit partial nuclear staining for AGL. Furthermore, stimulation of cells with agents that elevate cAMP increases Malin levels and Malin/AGL complex formation. Refeeding mice for 2 h after an overnight fast causes a reduction in hepatic AGL levels by 48%. Taken together, these results indicate that binding to glycogen crucially regulates the stability of AGL and, further, that its ubiquitination may play an important role in the pathophysiology of both Lafora and Cori's disease.", "author" : [ { "dropping-particle" : "", "family" : "Cheng", "given" : "Alan", "non-dropping-particle" : "", "parse-names" : false, "suffix" : "" }, { "dropping-particle" : "", "family" : "Zhang", "given" : "Mei", "non-dropping-particle" : "", "parse-names" : false, "suffix" : "" }, { "dropping-particle" : "", "family" : "Gentry", "given" : "Matthew S", "non-dropping-particle" : "", "parse-names" : false, "suffix" : "" }, { "dropping-particle" : "", "family" : "Worby", "given" : "Carolyn A", "non-dropping-particle" : "", "parse-names" : false, "suffix" : "" }, { "dropping-particle" : "", "family" : "Dixon", "given" : "Jack E", "non-dropping-particle" : "", "parse-names" : false, "suffix" : "" }, { "dropping-particle" : "", "family" : "Saltiel", "given" : "Alan\u00a0R.", "non-dropping-particle" : "", "parse-names" : false, "suffix" : "" } ], "container-title" : "Genes &amp; development", "id" : "ITEM-2", "issue" : "19", "issued" : { "date-parts" : [ [ "2007", "10", "1" ] ] }, "page" : "2399-409", "title" : "A role for AGL ubiquitination in the glycogen storage disorders of Lafora and Cori's disease.", "type" : "article-journal", "volume" : "21" }, "uris" : [ "http://www.mendeley.com/documents/?uuid=b7ff4d71-877a-456a-9f7a-d69b637a8429" ] }, { "id" : "ITEM-3", "itemData" : { "DOI" : "10.1093/hmg/ddp128", "ISSN" : "1460-2083", "PMID" : "19299494", "abstract" : "Glycogen storage disease type III (GSDIII) is a metabolic disorder characterized by a deficiency in the glycogen debranching enzyme, amylo-1,6-glucosidase,4-alpha-glucanotransferase (AGL). Patients with GSDIII commonly exhibit hypoglycemia, along with variable organ dysfunction of the liver, muscle or heart tissues. The AGL protein binds to glycogen through its C-terminal region, and possesses two separate domains for the transferase and glucosidase activities. Most causative mutations are nonsense, and how they affect the enzyme is not well understood. Here we investigated four rare missense mutations to determine the molecular basis of how they affect AGL function leading to GSDIII. The L620P mutant primarily abolishes transferase activity while the R1147G variant impairs glucosidase function. Interestingly, mutations in the carbohydrate-binding domain (CBD; G1448R and Y1445ins) are more severe in nature, leading to significant loss of all enzymatic activities and carbohydrate binding ability, as well as enhancing targeting for proteasomal degradation. This region (Y1445-G1448R) displays virtual identity across human and bacterial species, suggesting an important role that has been conserved throughout evolution. Our results clearly indicate that inactivation of either enzymatic activity is sufficient to cause GSDIII disease and suggest that the CBD of AGL plays a major role to coordinate its functions and regulation by the ubiquitin-proteasome system.", "author" : [ { "dropping-particle" : "", "family" : "Cheng", "given" : "Alan", "non-dropping-particle" : "", "parse-names" : false, "suffix" : "" }, { "dropping-particle" : "", "family" : "Zhang", "given" : "Mei", "non-dropping-particle" : "", "parse-names" : false, "suffix" : "" }, { "dropping-particle" : "", "family" : "Okubo", "given" : "Minoru", "non-dropping-particle" : "", "parse-names" : false, "suffix" : "" }, { "dropping-particle" : "", "family" : "Omichi", "given" : "Kaoru", "non-dropping-particle" : "", "parse-names" : false, "suffix" : "" }, { "dropping-particle" : "", "family" : "Saltiel", "given" : "Alan\u00a0R.", "non-dropping-particle" : "", "parse-names" : false, "suffix" : "" } ], "container-title" : "Human molecular genetics", "id" : "ITEM-3", "issue" : "11", "issued" : { "date-parts" : [ [ "2009", "6", "1" ] ] }, "page" : "2045-52", "title" : "Distinct mutations in the glycogen debranching enzyme found in glycogen storage disease type III lead to impairment in diverse cellular functions.", "type" : "article-journal", "volume" : "18" }, "uris" : [ "http://www.mendeley.com/documents/?uuid=43c344ac-c0e9-4de7-b55a-9b4a58d52ccb" ] } ], "mendeley" : { "formattedCitation" : "[11,29,30]", "plainTextFormattedCitation" : "[11,29,30]", "previouslyFormattedCitation" : "[11,29,30]" }, "properties" : { "noteIndex" : 0 }, "schema" : "https://github.com/citation-style-language/schema/raw/master/csl-citation.json" }</w:instrText>
      </w:r>
      <w:r w:rsidR="001A7E83">
        <w:fldChar w:fldCharType="separate"/>
      </w:r>
      <w:r w:rsidR="00921CEC" w:rsidRPr="00921CEC">
        <w:rPr>
          <w:noProof/>
        </w:rPr>
        <w:t>[11,29,30]</w:t>
      </w:r>
      <w:r w:rsidR="001A7E83">
        <w:fldChar w:fldCharType="end"/>
      </w:r>
      <w:r w:rsidR="001A7E83">
        <w:t xml:space="preserve">.  </w:t>
      </w:r>
      <w:r>
        <w:t>Proteins were separated by SDS-PAGE and blotted with antibodies described in the figure legends.  Antibodies</w:t>
      </w:r>
      <w:r w:rsidR="002D65EF">
        <w:t xml:space="preserve"> used in this study were</w:t>
      </w:r>
      <w:r>
        <w:t xml:space="preserve"> raised against pS6K (pThr389, Cell Signaling cat #9206), S6K (Cell Signaling #2708), pAkt (pSer473, Cell Signaling #</w:t>
      </w:r>
      <w:r w:rsidR="002C7364">
        <w:t>4060</w:t>
      </w:r>
      <w:r w:rsidR="002D65EF">
        <w:t>) and Akt (Cell Signaling #</w:t>
      </w:r>
      <w:r w:rsidR="002C7364">
        <w:t>2920</w:t>
      </w:r>
      <w:r w:rsidR="002D65EF">
        <w:t>)</w:t>
      </w:r>
      <w:r w:rsidR="001A7E83">
        <w:t xml:space="preserve">, </w:t>
      </w:r>
      <w:r w:rsidR="00723E82">
        <w:t>TSC1 (Cell Signaling #4963), TSC2 (Cell Signaling #4308), pS6 (pSer236/236, Cell Signaling #2211), S6 (Cell Signaling #2317), SREBP1 (Santa Cruz #sc-366), pGS</w:t>
      </w:r>
      <w:r w:rsidR="00037C8C">
        <w:t xml:space="preserve"> (pSer641, </w:t>
      </w:r>
      <w:r w:rsidR="00D300E1">
        <w:t>Cell Signaling #3891), GS (Cell Signaling #04-357)</w:t>
      </w:r>
      <w:r w:rsidR="00723E82">
        <w:t xml:space="preserve"> and </w:t>
      </w:r>
      <w:r w:rsidR="001A7E83">
        <w:t xml:space="preserve">PTG </w:t>
      </w:r>
      <w:r w:rsidR="001A7E83">
        <w:fldChar w:fldCharType="begin" w:fldLock="1"/>
      </w:r>
      <w:r w:rsidR="00926840">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sidR="001A7E83">
        <w:fldChar w:fldCharType="separate"/>
      </w:r>
      <w:r w:rsidR="001A7E83" w:rsidRPr="001A7E83">
        <w:rPr>
          <w:noProof/>
        </w:rPr>
        <w:t>[11]</w:t>
      </w:r>
      <w:r w:rsidR="001A7E83">
        <w:fldChar w:fldCharType="end"/>
      </w:r>
      <w:r w:rsidR="002D65EF">
        <w:t xml:space="preserve">.  Blots were visualized </w:t>
      </w:r>
      <w:r w:rsidR="00D300E1">
        <w:t xml:space="preserve">via ECL or </w:t>
      </w:r>
      <w:r w:rsidR="002D65EF">
        <w:t>on a LiCor Odyssey and quantified using Image Studio Lite software.</w:t>
      </w:r>
    </w:p>
    <w:p w14:paraId="5E5213C5" w14:textId="77777777" w:rsidR="0039397E" w:rsidRDefault="0039397E" w:rsidP="0052183D"/>
    <w:p w14:paraId="0DCD4549" w14:textId="16E7B765" w:rsidR="0039397E" w:rsidRPr="00C913F9" w:rsidRDefault="0039397E" w:rsidP="0039397E">
      <w:pPr>
        <w:pStyle w:val="Heading2"/>
      </w:pPr>
      <w:commentRangeStart w:id="3"/>
      <w:r>
        <w:t>Triglyceride and Glycogen Determination</w:t>
      </w:r>
      <w:commentRangeEnd w:id="3"/>
      <w:r>
        <w:rPr>
          <w:rStyle w:val="CommentReference"/>
          <w:rFonts w:asciiTheme="minorHAnsi" w:eastAsiaTheme="minorEastAsia" w:hAnsiTheme="minorHAnsi" w:cstheme="minorBidi"/>
          <w:b w:val="0"/>
          <w:bCs w:val="0"/>
          <w:color w:val="auto"/>
        </w:rPr>
        <w:commentReference w:id="3"/>
      </w:r>
    </w:p>
    <w:p w14:paraId="25428308" w14:textId="03A99F67" w:rsidR="00AE30D5" w:rsidRDefault="00AE30D5" w:rsidP="00AE30D5">
      <w:pPr>
        <w:pStyle w:val="Heading2"/>
      </w:pPr>
      <w:r>
        <w:t>Statistical Analyses</w:t>
      </w:r>
    </w:p>
    <w:p w14:paraId="08382C47" w14:textId="0C955E72" w:rsidR="00396BD8" w:rsidRPr="00396BD8" w:rsidRDefault="00D52992" w:rsidP="00396BD8">
      <w:r>
        <w:t>All statistical ana</w:t>
      </w:r>
      <w:r w:rsidR="00AC53AD">
        <w:t>lyses were performed using the R</w:t>
      </w:r>
      <w:r>
        <w:t xml:space="preserve">, version 3.2.2 </w:t>
      </w:r>
      <w:r>
        <w:fldChar w:fldCharType="begin" w:fldLock="1"/>
      </w:r>
      <w:r w:rsidR="00926840">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31]", "plainTextFormattedCitation" : "[31]", "previouslyFormattedCitation" : "[31]" }, "properties" : { "noteIndex" : 0 }, "schema" : "https://github.com/citation-style-language/schema/raw/master/csl-citation.json" }</w:instrText>
      </w:r>
      <w:r>
        <w:fldChar w:fldCharType="separate"/>
      </w:r>
      <w:r w:rsidR="00926840" w:rsidRPr="00926840">
        <w:rPr>
          <w:noProof/>
        </w:rPr>
        <w:t>[31]</w:t>
      </w:r>
      <w:r>
        <w:fldChar w:fldCharType="end"/>
      </w:r>
      <w:r>
        <w:t xml:space="preserve">.  </w:t>
      </w:r>
      <w:r w:rsidR="00396BD8">
        <w:t>For longitudinal measurements (body weights, fat mass and lean mass), the data were analyzed by mixed linear models using uncorrelated random slopes and intercepts</w:t>
      </w:r>
      <w:r>
        <w:t xml:space="preserve"> using the lme4 package version 1.1-8 </w:t>
      </w:r>
      <w:r>
        <w:fldChar w:fldCharType="begin" w:fldLock="1"/>
      </w:r>
      <w:r w:rsidR="00926840">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2]", "plainTextFormattedCitation" : "[32]", "previouslyFormattedCitation" : "[32]" }, "properties" : { "noteIndex" : 0 }, "schema" : "https://github.com/citation-style-language/schema/raw/master/csl-citation.json" }</w:instrText>
      </w:r>
      <w:r>
        <w:fldChar w:fldCharType="separate"/>
      </w:r>
      <w:r w:rsidR="00926840" w:rsidRPr="00926840">
        <w:rPr>
          <w:noProof/>
        </w:rPr>
        <w:t>[32]</w:t>
      </w:r>
      <w:r>
        <w:fldChar w:fldCharType="end"/>
      </w:r>
      <w:r w:rsidR="00396BD8">
        <w:t xml:space="preserve">.  </w:t>
      </w:r>
      <w:r w:rsidR="00334230">
        <w:t>Pyruvate and ins</w:t>
      </w:r>
      <w:r w:rsidR="006B24A7">
        <w:t>ulin tolerance tests were analyz</w:t>
      </w:r>
      <w:r w:rsidR="00334230">
        <w:t xml:space="preserve">ed similarly with each time point treated as an independent measurement.  </w:t>
      </w:r>
      <w:r w:rsidR="00396BD8">
        <w:t>Statistical significance was determined via</w:t>
      </w:r>
      <w:r>
        <w:rPr>
          <w:rFonts w:ascii="Lucida Grande" w:hAnsi="Lucida Grande" w:cs="Lucida Grande"/>
          <w:color w:val="000000"/>
        </w:rPr>
        <w:t xml:space="preserve"> </w:t>
      </w:r>
      <w:r w:rsidRPr="006823FC">
        <w:rPr>
          <w:rFonts w:ascii="Times New Roman" w:hAnsi="Times New Roman" w:cs="Times New Roman"/>
          <w:color w:val="000000"/>
        </w:rPr>
        <w:t>χ</w:t>
      </w:r>
      <w:r w:rsidRPr="006823FC">
        <w:rPr>
          <w:rFonts w:cs="Lucida Grande"/>
          <w:color w:val="000000"/>
          <w:vertAlign w:val="superscript"/>
        </w:rPr>
        <w:t>2</w:t>
      </w:r>
      <w:r w:rsidR="00396BD8" w:rsidRPr="00D52992">
        <w:t xml:space="preserve"> </w:t>
      </w:r>
      <w:r>
        <w:t xml:space="preserve">tests </w:t>
      </w:r>
      <w:r w:rsidR="006823FC">
        <w:t>between</w:t>
      </w:r>
      <w:r>
        <w:t xml:space="preserve"> models containing or missing the genotype or diet term.  </w:t>
      </w:r>
      <w:r w:rsidR="007C4F6A">
        <w:t xml:space="preserve">Pairwise comparisons were tested first for normality via a Shapiro-Wilk test, then for equal variance via Levene’s test.  Based on these, appropriate pairwise tests were performed as indicated in the figure legends.  </w:t>
      </w:r>
      <w:r w:rsidR="00D05FF7">
        <w:t xml:space="preserve">Corrections for testing of multiple hypotheses were done using the method of Benjamini and Hochberg </w:t>
      </w:r>
      <w:r w:rsidR="00D05FF7">
        <w:fldChar w:fldCharType="begin" w:fldLock="1"/>
      </w:r>
      <w:r w:rsidR="00926840">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33]", "plainTextFormattedCitation" : "[33]", "previouslyFormattedCitation" : "[33]" }, "properties" : { "noteIndex" : 0 }, "schema" : "https://github.com/citation-style-language/schema/raw/master/csl-citation.json" }</w:instrText>
      </w:r>
      <w:r w:rsidR="00D05FF7">
        <w:fldChar w:fldCharType="separate"/>
      </w:r>
      <w:r w:rsidR="00926840" w:rsidRPr="00926840">
        <w:rPr>
          <w:noProof/>
        </w:rPr>
        <w:t>[33]</w:t>
      </w:r>
      <w:r w:rsidR="00D05FF7">
        <w:fldChar w:fldCharType="end"/>
      </w:r>
      <w:r w:rsidR="00D05FF7">
        <w:t xml:space="preserve">. </w:t>
      </w:r>
      <w:r w:rsidR="0045183A">
        <w:t xml:space="preserve">Statistical significance was designated at p/q&lt;0.05 for all assays, except GSEA analyses were q&lt;0.25 was used.  </w:t>
      </w:r>
      <w:r>
        <w:t>All raw data and statistical analyses for this manuscript are available at</w:t>
      </w:r>
      <w:r w:rsidR="006F51AF">
        <w:t xml:space="preserve"> </w:t>
      </w:r>
      <w:hyperlink r:id="rId9" w:history="1">
        <w:r w:rsidR="006F51AF" w:rsidRPr="006F51AF">
          <w:rPr>
            <w:rStyle w:val="Hyperlink"/>
          </w:rPr>
          <w:t>http://bridgeslab.github.io/TissueSpecificTscKnockouts</w:t>
        </w:r>
      </w:hyperlink>
      <w:r w:rsidR="00E00396">
        <w:t>.</w:t>
      </w:r>
    </w:p>
    <w:p w14:paraId="76D4A8B2" w14:textId="77777777" w:rsidR="007B624A" w:rsidRDefault="007B624A" w:rsidP="007B624A">
      <w:pPr>
        <w:pStyle w:val="Heading1"/>
      </w:pPr>
      <w:commentRangeStart w:id="4"/>
      <w:r>
        <w:t>Results</w:t>
      </w:r>
      <w:commentRangeEnd w:id="4"/>
      <w:r w:rsidR="0045183A">
        <w:rPr>
          <w:rStyle w:val="CommentReference"/>
          <w:rFonts w:asciiTheme="minorHAnsi" w:eastAsiaTheme="minorEastAsia" w:hAnsiTheme="minorHAnsi" w:cstheme="minorBidi"/>
          <w:b w:val="0"/>
          <w:bCs w:val="0"/>
          <w:color w:val="auto"/>
        </w:rPr>
        <w:commentReference w:id="4"/>
      </w:r>
    </w:p>
    <w:p w14:paraId="3535B202" w14:textId="77777777" w:rsidR="00EE7DA9" w:rsidRDefault="00EE7DA9" w:rsidP="007B624A"/>
    <w:p w14:paraId="67FACF5E" w14:textId="16AE53EF" w:rsidR="00EE7DA9" w:rsidRDefault="00EE7DA9" w:rsidP="00EE7DA9">
      <w:pPr>
        <w:pStyle w:val="Heading2"/>
      </w:pPr>
      <w:r>
        <w:t>Rapamycin Treatment Reduces High Fat Diet Induced Increases in Energy Expenditure</w:t>
      </w:r>
    </w:p>
    <w:p w14:paraId="4D764869" w14:textId="759ED119" w:rsidR="00EE7DA9" w:rsidRDefault="00F0463F" w:rsidP="00EE7DA9">
      <w:r>
        <w:t xml:space="preserve">Both short term overfeeding and chronic obesity result in increased energy expenditure.  To test whether mTORC1 plays a role in </w:t>
      </w:r>
      <w:r w:rsidR="00353984">
        <w:t>the short-term responses to obesegenic diets, we measured energy expenditure in single-housed mice during this dietary shift.  As described in Figure 2A, animals</w:t>
      </w:r>
      <w:r w:rsidR="00395526">
        <w:t xml:space="preserve"> were single housed and vehicle-</w:t>
      </w:r>
      <w:r w:rsidR="00353984">
        <w:t xml:space="preserve">injected </w:t>
      </w:r>
      <w:r w:rsidR="00395526">
        <w:t xml:space="preserve">daily </w:t>
      </w:r>
      <w:r w:rsidR="00353984">
        <w:t xml:space="preserve">for 3 days to acclimatize the animals.  They were then placed in metabolic monitoring cages for 2 days, then were randomized into vehicle or rapamycin </w:t>
      </w:r>
      <w:r w:rsidR="00395526">
        <w:t>injected groups.  After 2 days of these injections, all animals were moved from normal chow diets to a high fat diet</w:t>
      </w:r>
      <w:r w:rsidR="0017194A">
        <w:t xml:space="preserve"> (HFD)</w:t>
      </w:r>
      <w:r w:rsidR="00395526">
        <w:t>.  As shown in Figure 2B-C, this caused an increase in energy expenditure in the vehicle</w:t>
      </w:r>
      <w:r w:rsidR="00502BBA">
        <w:t xml:space="preserve"> injected</w:t>
      </w:r>
      <w:r w:rsidR="00395526">
        <w:t xml:space="preserve"> but not rapamycin treated animals.  This was not associated with differences in physical activity as measured within these cages (Figures 2D-E).</w:t>
      </w:r>
      <w:r w:rsidR="0017194A">
        <w:t xml:space="preserve">  These data </w:t>
      </w:r>
      <w:r w:rsidR="004D7062">
        <w:t>support the hypothesis</w:t>
      </w:r>
      <w:r w:rsidR="0017194A">
        <w:t xml:space="preserve"> that mTORC1 is required for the increase in energy expenditure in response to adaptation to HFD feeding.</w:t>
      </w:r>
      <w:r w:rsidR="00A04A3A">
        <w:t xml:space="preserve">  Together with</w:t>
      </w:r>
      <w:r w:rsidR="00EE7DA9">
        <w:t xml:space="preserve"> </w:t>
      </w:r>
      <w:r w:rsidR="008C44ED">
        <w:t xml:space="preserve">the </w:t>
      </w:r>
      <w:r w:rsidR="00EE7DA9">
        <w:t>reduced adiposity and mTORC1-activating effects of high protein diets, we investigated a mouse model of mTORC1 activation, specifically in muscle tissues</w:t>
      </w:r>
      <w:r w:rsidR="008C44ED">
        <w:t xml:space="preserve"> to test whether muscle mTORC1 activation </w:t>
      </w:r>
      <w:r w:rsidR="00A04A3A">
        <w:t>was sufficient to affect</w:t>
      </w:r>
      <w:r w:rsidR="008C44ED">
        <w:t xml:space="preserve"> adiposity</w:t>
      </w:r>
      <w:r>
        <w:t xml:space="preserve"> and energy expenditure</w:t>
      </w:r>
      <w:r w:rsidR="00EE7DA9">
        <w:t xml:space="preserve">. </w:t>
      </w:r>
    </w:p>
    <w:p w14:paraId="621151A6" w14:textId="77777777" w:rsidR="00EE7DA9" w:rsidRPr="00EE7DA9" w:rsidRDefault="00EE7DA9" w:rsidP="00EE7DA9"/>
    <w:p w14:paraId="1413673A" w14:textId="208CBCF1" w:rsidR="007B624A" w:rsidRDefault="007B624A" w:rsidP="007B624A">
      <w:pPr>
        <w:pStyle w:val="Heading2"/>
      </w:pPr>
      <w:r>
        <w:t xml:space="preserve">Muscle </w:t>
      </w:r>
      <w:r w:rsidRPr="009D0FFE">
        <w:rPr>
          <w:i/>
        </w:rPr>
        <w:t>Tsc1</w:t>
      </w:r>
      <w:r>
        <w:t xml:space="preserve"> Deletion </w:t>
      </w:r>
      <w:r w:rsidR="00D04DA3">
        <w:t>Elevates</w:t>
      </w:r>
      <w:r>
        <w:t xml:space="preserve"> Fasting Glycogen and </w:t>
      </w:r>
      <w:r w:rsidR="008437EE">
        <w:t>Trig</w:t>
      </w:r>
      <w:r w:rsidR="00344094">
        <w:t>l</w:t>
      </w:r>
      <w:r w:rsidR="008437EE">
        <w:t>yceride</w:t>
      </w:r>
      <w:r>
        <w:t xml:space="preserve"> Levels</w:t>
      </w:r>
    </w:p>
    <w:p w14:paraId="2C60DD49" w14:textId="253D3BD5" w:rsidR="00D04DA3" w:rsidRDefault="00D04DA3" w:rsidP="00D04DA3">
      <w:r>
        <w:t xml:space="preserve">To test whether activation of mTORC1 in muscle caused the reduced fat mass observed in the high protein diet fed animals, we generated muscle specific </w:t>
      </w:r>
      <w:r>
        <w:rPr>
          <w:i/>
        </w:rPr>
        <w:t xml:space="preserve">Tsc1 </w:t>
      </w:r>
      <w:r>
        <w:t xml:space="preserve">knockout mice using a floxed </w:t>
      </w:r>
      <w:r>
        <w:rPr>
          <w:i/>
        </w:rPr>
        <w:t>Tsc1</w:t>
      </w:r>
      <w:r>
        <w:t xml:space="preserve"> allele </w:t>
      </w:r>
      <w:r>
        <w:fldChar w:fldCharType="begin" w:fldLock="1"/>
      </w:r>
      <w:r w:rsidR="00926840">
        <w:instrText>ADDIN CSL_CITATION { "citationItems" : [ { "id" : "ITEM-1", "itemData" : { "ISSN" : "0964-6906", "PMID" : "11875047", "abstract" : "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 "author" : [ { "dropping-particle" : "", "family" : "Kwiatkowski", "given" : "David J.", "non-dropping-particle" : "", "parse-names" : false, "suffix" : "" }, { "dropping-particle" : "", "family" : "Zhang", "given" : "Hongbing", "non-dropping-particle" : "", "parse-names" : false, "suffix" : "" }, { "dropping-particle" : "", "family" : "Bandura", "given" : "Jennifer L", "non-dropping-particle" : "", "parse-names" : false, "suffix" : "" }, { "dropping-particle" : "", "family" : "Heiberger", "given" : "Kristina M", "non-dropping-particle" : "", "parse-names" : false, "suffix" : "" }, { "dropping-particle" : "", "family" : "Glogauer", "given" : "Michael", "non-dropping-particle" : "", "parse-names" : false, "suffix" : "" }, { "dropping-particle" : "", "family" : "el-Hashemite", "given" : "Nisreen", "non-dropping-particle" : "", "parse-names" : false, "suffix" : "" }, { "dropping-particle" : "", "family" : "Onda", "given" : "Hiroaki", "non-dropping-particle" : "", "parse-names" : false, "suffix" : "" } ], "container-title" : "Human molecular genetics", "id" : "ITEM-1", "issue" : "5", "issued" : { "date-parts" : [ [ "2002", "3", "1" ] ] }, "page" : "525-34", "title" : "A mouse model of TSC1 reveals sex-dependent lethality from liver hemangiomas, and up-regulation of p70S6 kinase activity in Tsc1 null cells.", "type" : "article-journal", "volume" : "11" }, "uris" : [ "http://www.mendeley.com/documents/?uuid=97288937-3732-4db9-b166-026482655ed6" ] } ], "mendeley" : { "formattedCitation" : "[34]", "plainTextFormattedCitation" : "[34]", "previouslyFormattedCitation" : "[34]" }, "properties" : { "noteIndex" : 0 }, "schema" : "https://github.com/citation-style-language/schema/raw/master/csl-citation.json" }</w:instrText>
      </w:r>
      <w:r>
        <w:fldChar w:fldCharType="separate"/>
      </w:r>
      <w:r w:rsidR="00926840" w:rsidRPr="00926840">
        <w:rPr>
          <w:noProof/>
        </w:rPr>
        <w:t>[34]</w:t>
      </w:r>
      <w:r>
        <w:fldChar w:fldCharType="end"/>
      </w:r>
      <w:r>
        <w:t xml:space="preserve"> and the </w:t>
      </w:r>
      <w:r w:rsidRPr="00871236">
        <w:rPr>
          <w:i/>
        </w:rPr>
        <w:t>Ckmm-Cre</w:t>
      </w:r>
      <w:r w:rsidR="00B90CD2">
        <w:t xml:space="preserve"> transgene (muscle creatine</w:t>
      </w:r>
      <w:r>
        <w:t xml:space="preserve"> kinase; </w:t>
      </w:r>
      <w:r w:rsidR="00B90CD2">
        <w:t xml:space="preserve">expressed in both cardiac and skeletal muscle </w:t>
      </w:r>
      <w:r>
        <w:fldChar w:fldCharType="begin" w:fldLock="1"/>
      </w:r>
      <w:r w:rsidR="00921CEC">
        <w:instrText>ADDIN CSL_CITATION { "citationItems" : [ { "id" : "ITEM-1", "itemData" : { "DOI" : "10.1016/S1097-2765(00)80155-0", "ISBN" : "1097-2765 (Print)\\r1097-2765 (Linking)", "ISSN" : "10972765", "PMID" : "9844629", "abstract" : "Skeletal muscle insulin resistance is among the earliest detectable defects in humans with type 2 diabetes mellitus. To determine the contribution of muscle insulin resistance to the metabolic phenotype of diabetes, we used the Cre-loxP system to disrupt the insulin receptor gene in mouse skeletal muscle. The muscle-specific insulin receptor knockout mice exhibit a muscle-specific &gt; 95% reduction in receptor content and early signaling events. These mice display elevated fat mass, serum triglycerides, and free fatty acids, but blood glucose, serum insulin, and glucose tolerance are normal. Thus, insulin resistance in muscle contributes to the altered fat metabolism associated with type 2 diabetes, but tissues other than muscle appear to be more involved in insulin-regulated glucose disposal than previously recognized.", "author" : [ { "dropping-particle" : "", "family" : "Br\u00fcning", "given" : "Jens\u00a0C.", "non-dropping-particle" : "", "parse-names" : false, "suffix" : "" }, { "dropping-particle" : "", "family" : "Michael", "given" : "M.Dodson D", "non-dropping-particle" : "", "parse-names" : false, "suffix" : "" }, { "dropping-particle" : "", "family" : "Winnay", "given" : "Jonathon N", "non-dropping-particle" : "", "parse-names" : false, "suffix" : "" }, { "dropping-particle" : "", "family" : "Hayashi", "given" : "Tatsuya", "non-dropping-particle" : "", "parse-names" : false, "suffix" : "" }, { "dropping-particle" : "", "family" : "H\u00f6rsch", "given" : "Dieter", "non-dropping-particle" : "", "parse-names" : false, "suffix" : "" }, { "dropping-particle" : "", "family" : "Accili", "given" : "Domenico", "non-dropping-particle" : "", "parse-names" : false, "suffix" : "" }, { "dropping-particle" : "", "family" : "Goodyear", "given" : "Laurie J", "non-dropping-particle" : "", "parse-names" : false, "suffix" : "" }, { "dropping-particle" : "", "family" : "Kahn", "given" : "C.Ronald R", "non-dropping-particle" : "", "parse-names" : false, "suffix" : "" } ], "container-title" : "Molecular cell", "id" : "ITEM-1", "issue" : "5", "issued" : { "date-parts" : [ [ "1998", "11" ] ] }, "page" : "559-569", "title" : "A muscle-specific insulin receptor knockout exhibits features of the metabolic syndrome of NIDDM without altering glucose tolerance.", "type" : "article-journal", "volume" : "2" }, "uris" : [ "http://www.mendeley.com/documents/?uuid=0132ffc6-c62f-4967-9b67-3dcde097a212" ] } ], "mendeley" : { "formattedCitation" : "[35]", "plainTextFormattedCitation" : "[35]", "previouslyFormattedCitation" : "[35]" }, "properties" : { "noteIndex" : 0 }, "schema" : "https://github.com/citation-style-language/schema/raw/master/csl-citation.json" }</w:instrText>
      </w:r>
      <w:r>
        <w:fldChar w:fldCharType="separate"/>
      </w:r>
      <w:r w:rsidR="00926840" w:rsidRPr="00926840">
        <w:rPr>
          <w:noProof/>
        </w:rPr>
        <w:t>[35]</w:t>
      </w:r>
      <w:r>
        <w:fldChar w:fldCharType="end"/>
      </w:r>
      <w:r>
        <w:t xml:space="preserve">). </w:t>
      </w:r>
      <w:r w:rsidR="0080402E">
        <w:t xml:space="preserve">This </w:t>
      </w:r>
      <w:r w:rsidR="00794576">
        <w:t>driver</w:t>
      </w:r>
      <w:r w:rsidR="0080402E">
        <w:t xml:space="preserve"> differs from the </w:t>
      </w:r>
      <w:r w:rsidR="0080402E" w:rsidRPr="0080402E">
        <w:rPr>
          <w:i/>
        </w:rPr>
        <w:t xml:space="preserve">HSA-Cre </w:t>
      </w:r>
      <w:r w:rsidR="0080402E">
        <w:t xml:space="preserve">driven </w:t>
      </w:r>
      <w:r w:rsidR="0080402E" w:rsidRPr="0080402E">
        <w:rPr>
          <w:i/>
        </w:rPr>
        <w:t>Tsc1</w:t>
      </w:r>
      <w:r w:rsidR="0080402E">
        <w:t xml:space="preserve"> knockout models previously described </w:t>
      </w:r>
      <w:r w:rsidR="0080402E">
        <w:fldChar w:fldCharType="begin" w:fldLock="1"/>
      </w:r>
      <w:r w:rsidR="00882B61">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id" : "ITEM-2",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2",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20,21]", "plainTextFormattedCitation" : "[20,21]", "previouslyFormattedCitation" : "[20,21]" }, "properties" : { "noteIndex" : 0 }, "schema" : "https://github.com/citation-style-language/schema/raw/master/csl-citation.json" }</w:instrText>
      </w:r>
      <w:r w:rsidR="0080402E">
        <w:fldChar w:fldCharType="separate"/>
      </w:r>
      <w:r w:rsidR="00921CEC" w:rsidRPr="00921CEC">
        <w:rPr>
          <w:noProof/>
        </w:rPr>
        <w:t>[20,21]</w:t>
      </w:r>
      <w:r w:rsidR="0080402E">
        <w:fldChar w:fldCharType="end"/>
      </w:r>
      <w:r w:rsidR="0080402E">
        <w:t xml:space="preserve">.  </w:t>
      </w:r>
      <w:r w:rsidRPr="0080402E">
        <w:t>As</w:t>
      </w:r>
      <w:r>
        <w:t xml:space="preserve"> shown in Figure 3A, we observed efficient knockout of TSC1 and TSC2 proteins, corresponding to an increase in mTORC1 activity in quadriceps lysates from these animals</w:t>
      </w:r>
      <w:r w:rsidR="00A84192">
        <w:t xml:space="preserve"> as determined by an increase in S6 phosphorylation (Figure 3B)</w:t>
      </w:r>
      <w:r>
        <w:t>.</w:t>
      </w:r>
      <w:r w:rsidR="00A84192">
        <w:t xml:space="preserve"> </w:t>
      </w:r>
    </w:p>
    <w:p w14:paraId="470C2098" w14:textId="77777777" w:rsidR="00217BA9" w:rsidRDefault="00217BA9" w:rsidP="00D04DA3"/>
    <w:p w14:paraId="374B4B19" w14:textId="2DB345F8" w:rsidR="00217BA9" w:rsidRPr="00085075" w:rsidRDefault="00217BA9" w:rsidP="00D04DA3">
      <w:r>
        <w:t xml:space="preserve">We next evaluated the cell autonomous changes in muscle tissue associated with </w:t>
      </w:r>
      <w:r>
        <w:rPr>
          <w:i/>
        </w:rPr>
        <w:t>Tsc1</w:t>
      </w:r>
      <w:r>
        <w:t xml:space="preserve"> ablation.  We found that both </w:t>
      </w:r>
      <w:commentRangeStart w:id="6"/>
      <w:r>
        <w:t xml:space="preserve">triglycerides </w:t>
      </w:r>
      <w:commentRangeEnd w:id="6"/>
      <w:r w:rsidR="0039397E">
        <w:rPr>
          <w:rStyle w:val="CommentReference"/>
        </w:rPr>
        <w:commentReference w:id="6"/>
      </w:r>
      <w:r>
        <w:t xml:space="preserve">and fasting glycogen levels were substantially elevated in </w:t>
      </w:r>
      <w:r>
        <w:rPr>
          <w:i/>
        </w:rPr>
        <w:t>Tsc1</w:t>
      </w:r>
      <w:r>
        <w:t xml:space="preserve"> knockout muscles</w:t>
      </w:r>
      <w:r w:rsidR="00085075">
        <w:t xml:space="preserve"> </w:t>
      </w:r>
      <w:r w:rsidR="00AF0847">
        <w:t xml:space="preserve">from fasted mice </w:t>
      </w:r>
      <w:r w:rsidR="00085075">
        <w:t>(Figures 3</w:t>
      </w:r>
      <w:r w:rsidR="008B795B">
        <w:t>C-D</w:t>
      </w:r>
      <w:r w:rsidR="00085075">
        <w:t>)</w:t>
      </w:r>
      <w:r>
        <w:t xml:space="preserve">.  </w:t>
      </w:r>
      <w:r w:rsidR="00A64165">
        <w:t xml:space="preserve">We repeated these studies in both fed and fasted muscle </w:t>
      </w:r>
      <w:r w:rsidR="00A64165">
        <w:rPr>
          <w:i/>
        </w:rPr>
        <w:t>Tsc1</w:t>
      </w:r>
      <w:r w:rsidR="00A64165">
        <w:t xml:space="preserve"> knockout animals and found that this increase is only apparent in the fasted state (Supplementary Figure 2).  </w:t>
      </w:r>
      <w:r>
        <w:t>The increase in fasting glycogen was correlated with increases in both processed SREPB1c</w:t>
      </w:r>
      <w:r w:rsidR="0011510C">
        <w:t xml:space="preserve"> (42% increase p=0.052)</w:t>
      </w:r>
      <w:r w:rsidR="00A64165">
        <w:t xml:space="preserve">, </w:t>
      </w:r>
      <w:r>
        <w:t xml:space="preserve">PTG </w:t>
      </w:r>
      <w:r w:rsidR="00A64165">
        <w:t xml:space="preserve">protein </w:t>
      </w:r>
      <w:r w:rsidR="0011510C">
        <w:t xml:space="preserve">levels and a decrease in the phosphorylation of GS (51% decrease, p=0.0012; </w:t>
      </w:r>
      <w:r>
        <w:t>Figure 3A</w:t>
      </w:r>
      <w:r w:rsidR="0011510C">
        <w:t>-B</w:t>
      </w:r>
      <w:r>
        <w:t xml:space="preserve">).  </w:t>
      </w:r>
      <w:r w:rsidR="00573A9D">
        <w:t>PTG has previously been shown to anchor protein phosphatase activity to the glycogen pellet</w:t>
      </w:r>
      <w:r w:rsidR="00980BD7">
        <w:t xml:space="preserve"> </w:t>
      </w:r>
      <w:r w:rsidR="00980BD7">
        <w:fldChar w:fldCharType="begin" w:fldLock="1"/>
      </w:r>
      <w:r w:rsidR="00882B61">
        <w:instrText>ADDIN CSL_CITATION { "citationItems" : [ { "id" : "ITEM-1", "itemData" : { "ISSN" : "0036-8075", "PMID" : "9045612", "abstract" : "Protein dephosphorylation by phosphatase PP1 plays a central role in mediating the effects of insulin on glucose and lipid metabolism. A PP1C-targeting protein expressed in 3T3-L1 adipocytes (called PTG, for protein targeting to glycogen) was cloned and characterized. PTG was expressed predominantly in insulin-sensitive tissues. In addition to binding and localizing PP1C to glycogen, PTG formed complexes with phosphorylase kinase, phosphorylase a, and glycogen synthase, the primary enzymes involved in the hormonal regulation of glycogen metabolism. Overexpression of PTG markedly increased basal and insulin-stimulated glycogen synthesis in Chinese hamster ovary cells overexpressing the insulin receptor, which do not express endogenous PTG. These results suggest that PTG is critical for glycogen metabolism, possibly functioning as a molecular scaffold.", "author" : [ { "dropping-particle" : "", "family" : "Printen", "given" : "J A", "non-dropping-particle" : "", "parse-names" : false, "suffix" : "" }, { "dropping-particle" : "", "family" : "Brady", "given" : "Matthew J.", "non-dropping-particle" : "", "parse-names" : false, "suffix" : "" }, { "dropping-particle" : "", "family" : "Saltiel", "given" : "Alan\u00a0R.", "non-dropping-particle" : "", "parse-names" : false, "suffix" : "" } ], "container-title" : "Science", "id" : "ITEM-1", "issue" : "5305", "issued" : { "date-parts" : [ [ "1997", "3", "7" ] ] }, "page" : "1475-8", "title" : "PTG, a protein phosphatase 1-binding protein with a role in glycogen metabolism.", "type" : "article-journal", "volume" : "275" }, "uris" : [ "http://www.mendeley.com/documents/?uuid=18c36964-3674-4398-a0c8-f8457e41bf1a" ] }, { "id" : "ITEM-2",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2",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36]", "plainTextFormattedCitation" : "[11,36]", "previouslyFormattedCitation" : "[11,36]" }, "properties" : { "noteIndex" : 0 }, "schema" : "https://github.com/citation-style-language/schema/raw/master/csl-citation.json" }</w:instrText>
      </w:r>
      <w:r w:rsidR="00980BD7">
        <w:fldChar w:fldCharType="separate"/>
      </w:r>
      <w:r w:rsidR="00921CEC" w:rsidRPr="00921CEC">
        <w:rPr>
          <w:noProof/>
        </w:rPr>
        <w:t>[11,36]</w:t>
      </w:r>
      <w:r w:rsidR="00980BD7">
        <w:fldChar w:fldCharType="end"/>
      </w:r>
      <w:r w:rsidR="00573A9D">
        <w:t xml:space="preserve">, and the dramatic increase in </w:t>
      </w:r>
      <w:commentRangeStart w:id="7"/>
      <w:r w:rsidR="005838B0">
        <w:t xml:space="preserve">muscle </w:t>
      </w:r>
      <w:r w:rsidR="00573A9D">
        <w:t xml:space="preserve">PTG protein </w:t>
      </w:r>
      <w:commentRangeEnd w:id="7"/>
      <w:r w:rsidR="00A64165">
        <w:rPr>
          <w:rStyle w:val="CommentReference"/>
        </w:rPr>
        <w:commentReference w:id="7"/>
      </w:r>
      <w:r w:rsidR="00573A9D">
        <w:t xml:space="preserve">is consistent with reduced GS phosphorylation and higher glycogen </w:t>
      </w:r>
      <w:r w:rsidR="005838B0">
        <w:t>levels</w:t>
      </w:r>
      <w:r w:rsidR="00573A9D">
        <w:t xml:space="preserve"> in these </w:t>
      </w:r>
      <w:r w:rsidR="00573A9D" w:rsidRPr="00573A9D">
        <w:rPr>
          <w:i/>
        </w:rPr>
        <w:t>Tsc1</w:t>
      </w:r>
      <w:r w:rsidR="00573A9D">
        <w:t xml:space="preserve"> knockout muscles.  </w:t>
      </w:r>
      <w:r w:rsidR="00980BD7">
        <w:t xml:space="preserve">Mechanistically, </w:t>
      </w:r>
      <w:r w:rsidR="00260872">
        <w:t>our findings in muscle are</w:t>
      </w:r>
      <w:r>
        <w:t xml:space="preserve"> consisten</w:t>
      </w:r>
      <w:r w:rsidR="009D0FFE">
        <w:t xml:space="preserve">t with our previous report of </w:t>
      </w:r>
      <w:r>
        <w:t>mTORC1</w:t>
      </w:r>
      <w:r w:rsidR="009D0FFE">
        <w:t>-</w:t>
      </w:r>
      <w:r w:rsidR="00980BD7">
        <w:t>dependent</w:t>
      </w:r>
      <w:r w:rsidR="0039397E">
        <w:t>,</w:t>
      </w:r>
      <w:r w:rsidR="00980BD7">
        <w:t xml:space="preserve"> </w:t>
      </w:r>
      <w:r>
        <w:t xml:space="preserve">SREBP1c </w:t>
      </w:r>
      <w:r w:rsidR="00980BD7">
        <w:t>co-activation of the</w:t>
      </w:r>
      <w:r>
        <w:t xml:space="preserve"> PTG </w:t>
      </w:r>
      <w:r w:rsidR="0039397E">
        <w:t>promoter</w:t>
      </w:r>
      <w:r w:rsidR="00260872">
        <w:t xml:space="preserve"> in the liver</w:t>
      </w:r>
      <w:r w:rsidR="001B3936">
        <w:t xml:space="preserve"> and </w:t>
      </w:r>
      <w:r w:rsidR="001B3936">
        <w:rPr>
          <w:i/>
        </w:rPr>
        <w:t>Tsc2</w:t>
      </w:r>
      <w:r w:rsidR="001B3936">
        <w:t xml:space="preserve"> knockout embryonic fibroblasts</w:t>
      </w:r>
      <w:r w:rsidR="009D0FFE">
        <w:t xml:space="preserve"> </w:t>
      </w:r>
      <w:r>
        <w:rPr>
          <w:i/>
        </w:rPr>
        <w:fldChar w:fldCharType="begin" w:fldLock="1"/>
      </w:r>
      <w:r w:rsidR="00926840">
        <w:rPr>
          <w:i/>
        </w:rPr>
        <w:instrText>ADDIN CSL_CITATION { "citationItems" : [ { "id" : "ITEM-1", "itemData" : { "DOI" : "10.2337/db13-1531", "ISSN" : "1939-327X", "PMID" : "24722244", "abstract" : "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Zhuo-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u00a0M.", "non-dropping-particle" : "", "parse-names" : false, "suffix" : "" }, { "dropping-particle" : "", "family" : "Saltiel", "given" : "Alan\u00a0R.", "non-dropping-particle" : "", "parse-names" : false, "suffix" : "" } ], "container-title" : "Diabetes", "id" : "ITEM-1", "issue" : "9", "issued" : { "date-parts" : [ [ "2014", "9", "10" ] ] }, "page" : "2935-48", "title" : "Metabolic crosstalk: molecular links between glycogen and lipid metabolism in obesity.", "type" : "article-journal", "volume" : "63" }, "uris" : [ "http://www.mendeley.com/documents/?uuid=dd589c4b-b51f-43f2-a8cd-84cfbe3581fb" ] } ], "mendeley" : { "formattedCitation" : "[11]", "plainTextFormattedCitation" : "[11]", "previouslyFormattedCitation" : "[11]" }, "properties" : { "noteIndex" : 0 }, "schema" : "https://github.com/citation-style-language/schema/raw/master/csl-citation.json" }</w:instrText>
      </w:r>
      <w:r>
        <w:rPr>
          <w:i/>
        </w:rPr>
        <w:fldChar w:fldCharType="separate"/>
      </w:r>
      <w:r w:rsidR="00974B1E" w:rsidRPr="00974B1E">
        <w:rPr>
          <w:noProof/>
        </w:rPr>
        <w:t>[11]</w:t>
      </w:r>
      <w:r>
        <w:rPr>
          <w:i/>
        </w:rPr>
        <w:fldChar w:fldCharType="end"/>
      </w:r>
      <w:r>
        <w:t xml:space="preserve">.   </w:t>
      </w:r>
    </w:p>
    <w:p w14:paraId="79E79754" w14:textId="506A715A" w:rsidR="00D04DA3" w:rsidRDefault="00D04DA3" w:rsidP="00D04DA3">
      <w:pPr>
        <w:pStyle w:val="Heading2"/>
      </w:pPr>
      <w:r>
        <w:t xml:space="preserve">Deletion of </w:t>
      </w:r>
      <w:r>
        <w:rPr>
          <w:i/>
        </w:rPr>
        <w:t>Tsc1</w:t>
      </w:r>
      <w:r>
        <w:t xml:space="preserve"> in Muscle Results in Reduced Fat Mass</w:t>
      </w:r>
      <w:r w:rsidR="00F07541">
        <w:t xml:space="preserve"> and Increased Energy Expenditure</w:t>
      </w:r>
    </w:p>
    <w:p w14:paraId="476BD5FD" w14:textId="290526BE" w:rsidR="007B624A" w:rsidRPr="00A15A7B" w:rsidRDefault="00D04DA3" w:rsidP="00D04DA3">
      <w:r>
        <w:t xml:space="preserve">We followed the body weights and composition of the muscle </w:t>
      </w:r>
      <w:r>
        <w:rPr>
          <w:i/>
        </w:rPr>
        <w:t xml:space="preserve">Tsc1 </w:t>
      </w:r>
      <w:r>
        <w:t xml:space="preserve">knockout animals over the course of </w:t>
      </w:r>
      <w:commentRangeStart w:id="8"/>
      <w:r>
        <w:t xml:space="preserve">XX </w:t>
      </w:r>
      <w:commentRangeEnd w:id="8"/>
      <w:r w:rsidR="005008B3">
        <w:rPr>
          <w:rStyle w:val="CommentReference"/>
        </w:rPr>
        <w:commentReference w:id="8"/>
      </w:r>
      <w:r>
        <w:t>months.</w:t>
      </w:r>
      <w:r w:rsidR="005008B3">
        <w:t xml:space="preserve">  While we did not observe any </w:t>
      </w:r>
      <w:r w:rsidR="000A25BD">
        <w:t>differences</w:t>
      </w:r>
      <w:r w:rsidR="005008B3">
        <w:t xml:space="preserve"> in lean mass, we did observe a striking lack of fat mass accumulation as these animals grew in size</w:t>
      </w:r>
      <w:r w:rsidR="00F951B7">
        <w:t xml:space="preserve"> on a normal chow diet</w:t>
      </w:r>
      <w:r w:rsidR="00037C8C">
        <w:t xml:space="preserve">, becoming </w:t>
      </w:r>
      <w:r w:rsidR="00F951B7">
        <w:t>more</w:t>
      </w:r>
      <w:r w:rsidR="00037C8C">
        <w:t xml:space="preserve"> apparent as the animals aged</w:t>
      </w:r>
      <w:r w:rsidR="005008B3">
        <w:t xml:space="preserve"> (Figures 4A-C).</w:t>
      </w:r>
      <w:r w:rsidR="00A15A7B">
        <w:t xml:space="preserve">  A previous study using</w:t>
      </w:r>
      <w:r w:rsidR="00205F41">
        <w:t xml:space="preserve"> </w:t>
      </w:r>
      <w:r w:rsidR="00205F41">
        <w:rPr>
          <w:i/>
        </w:rPr>
        <w:t>HSA-Cre</w:t>
      </w:r>
      <w:r w:rsidR="00205F41">
        <w:t xml:space="preserve"> mediated knockout of </w:t>
      </w:r>
      <w:r w:rsidR="00205F41">
        <w:rPr>
          <w:i/>
        </w:rPr>
        <w:t xml:space="preserve">Tsc1 </w:t>
      </w:r>
      <w:r w:rsidR="000E6F5D">
        <w:t xml:space="preserve">also </w:t>
      </w:r>
      <w:r w:rsidR="00205F41">
        <w:t>observed reductions in fat mass</w:t>
      </w:r>
      <w:r w:rsidR="000E6F5D">
        <w:t>, but in their case lean mass was reduced as well</w:t>
      </w:r>
      <w:r w:rsidR="00205F41">
        <w:t xml:space="preserve"> </w:t>
      </w:r>
      <w:r w:rsidR="00205F41">
        <w:fldChar w:fldCharType="begin" w:fldLock="1"/>
      </w:r>
      <w:r w:rsidR="00921CEC">
        <w:instrText>ADDIN CSL_CITATION { "citationItems" : [ { "id" : "ITEM-1", "itemData" : { "DOI" : "10.1016/j.cmet.2013.03.015", "ISBN" : "1932-7420 (Electronic)\\r1550-4131 (Linking)", "ISSN" : "15504131", "PMID" : "23602450", "abstract" : "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 "author" : [ { "dropping-particle" : "", "family" : "Castets", "given" : "Perrine", "non-dropping-particle" : "", "parse-names" : false, "suffix" : "" }, { "dropping-particle" : "", "family" : "Lin", "given" : "Shuo", "non-dropping-particle" : "", "parse-names" : false, "suffix" : "" }, { "dropping-particle" : "", "family" : "Rion", "given" : "Nathalie", "non-dropping-particle" : "", "parse-names" : false, "suffix" : "" }, { "dropping-particle" : "", "family" : "Fulvio", "given" : "Sabrina", "non-dropping-particle" : "Di", "parse-names" : false, "suffix" : "" }, { "dropping-particle" : "", "family" : "Romanino", "given" : "Klaas", "non-dropping-particle" : "", "parse-names" : false, "suffix" : "" }, { "dropping-particle" : "", "family" : "Guridi", "given" : "Maitea", "non-dropping-particle" : "", "parse-names" : false, "suffix" : "" }, { "dropping-particle" : "", "family" : "Frank", "given" : "Stephan", "non-dropping-particle" : "", "parse-names" : false, "suffix" : "" }, { "dropping-particle" : "", "family" : "Tintignac", "given" : "Lionel\u00a0A. A.", "non-dropping-particle" : "", "parse-names" : false, "suffix" : "" }, { "dropping-particle" : "", "family" : "Sinnreich", "given" : "Michael", "non-dropping-particle" : "", "parse-names" : false, "suffix" : "" }, { "dropping-particle" : "", "family" : "R\u00fcegg", "given" : "Markus\u00a0A.", "non-dropping-particle" : "", "parse-names" : false, "suffix" : "" }, { "dropping-particle" : "", "family" : "Di\u00a0Fulvio", "given" : "Sabrina", "non-dropping-particle" : "", "parse-names" : false, "suffix" : "" }, { "dropping-particle" : "", "family" : "R??egg", "given" : "Markus A.", "non-dropping-particle" : "", "parse-names" : false, "suffix" : "" } ], "container-title" : "Cell metabolism", "id" : "ITEM-1", "issue" : "5", "issued" : { "date-parts" : [ [ "2013", "4", "7" ] ] }, "note" : "From Duplicate 2 (Sustained activation of mTORC1 in skeletal muscle inhibits constitutive and starvation-induced autophagy and causes a severe, late-onset myopathy. - Castets, Perrine; Lin, Shuo; Rion, Nathalie; Di Fulvio, Sabrina; Romanino, Klaas; Guridi, Maitea; Frank, Stephan; Tintignac, Lionel\u00a0A. a; Sinnreich, Michael; R\u00fcegg, Markus\u00a0A.; Di\u00a0Fulvio, Sabrina)\n\nFrom Duplicate 1 ( Sustained Activation of mTORC1 in Skeletal Muscle Inhibits Constitutive and Starvation-Induced Autophagy and Causes a Severe, Late-Onset Myopathy - Castets, Perrine; Lin, Shuo; Rion, Nathalie; Di\u00a0Fulvio, Sabrina; Romanino, Klaas; Guridi, Maitea; Frank, Stephan; Tintignac, Lionel\u00a0A.; Sinnreich, Michael; R\u00fcegg, Markus\u00a0A. )\n", "page" : "731-44", "title" : "Sustained activation of mTORC1 in skeletal muscle inhibits constitutive and starvation-induced autophagy and causes a severe, late-onset myopathy.", "type" : "article-journal", "volume" : "17" }, "uris" : [ "http://www.mendeley.com/documents/?uuid=d6bd3ee3-7d0c-41bb-b9bc-8951aa8e9090" ] } ], "mendeley" : { "formattedCitation" : "[21]", "plainTextFormattedCitation" : "[21]", "previouslyFormattedCitation" : "[21]" }, "properties" : { "noteIndex" : 0 }, "schema" : "https://github.com/citation-style-language/schema/raw/master/csl-citation.json" }</w:instrText>
      </w:r>
      <w:r w:rsidR="00205F41">
        <w:fldChar w:fldCharType="separate"/>
      </w:r>
      <w:r w:rsidR="00CE7E88" w:rsidRPr="00CE7E88">
        <w:rPr>
          <w:noProof/>
        </w:rPr>
        <w:t>[21]</w:t>
      </w:r>
      <w:r w:rsidR="00205F41">
        <w:fldChar w:fldCharType="end"/>
      </w:r>
      <w:r w:rsidR="00205F41">
        <w:t>.</w:t>
      </w:r>
      <w:r w:rsidR="00A15A7B">
        <w:t xml:space="preserve">  </w:t>
      </w:r>
      <w:r w:rsidR="00864774">
        <w:t>To determine any adipose depot-specific changes, we</w:t>
      </w:r>
      <w:r w:rsidR="00A15A7B">
        <w:t xml:space="preserve"> measured the weights of fat pads from wild-type and </w:t>
      </w:r>
      <w:r w:rsidR="00A15A7B">
        <w:rPr>
          <w:i/>
        </w:rPr>
        <w:t>Tsc1</w:t>
      </w:r>
      <w:r w:rsidR="00A15A7B">
        <w:t xml:space="preserve"> knockout mice, and found that both subcutaneous and epdidymal fat pads were reduced in size</w:t>
      </w:r>
      <w:r w:rsidR="00864774">
        <w:t xml:space="preserve"> (Figures 4D-E)</w:t>
      </w:r>
      <w:r w:rsidR="00A15A7B">
        <w:t>.</w:t>
      </w:r>
    </w:p>
    <w:p w14:paraId="3E5D1A7D" w14:textId="77777777" w:rsidR="00F07541" w:rsidRDefault="00F07541" w:rsidP="00D04DA3"/>
    <w:p w14:paraId="14CDFE30" w14:textId="580D7370" w:rsidR="00F07541" w:rsidRPr="00205F41" w:rsidRDefault="00F07541" w:rsidP="00D04DA3">
      <w:r>
        <w:t xml:space="preserve">To identify the cause of these reductions, we performed </w:t>
      </w:r>
      <w:r w:rsidR="004D0DD4">
        <w:t xml:space="preserve">indirect </w:t>
      </w:r>
      <w:r>
        <w:t xml:space="preserve">calorimetry studies on these mice, prior to differences in adiposity (90 days of age).   </w:t>
      </w:r>
    </w:p>
    <w:p w14:paraId="29FCD5C2" w14:textId="77777777" w:rsidR="00526B0E" w:rsidRPr="00526B0E" w:rsidRDefault="00526B0E" w:rsidP="00526B0E"/>
    <w:p w14:paraId="0EFD346A" w14:textId="1DEE3FAC" w:rsidR="007B624A" w:rsidRDefault="007B624A" w:rsidP="007B624A">
      <w:pPr>
        <w:pStyle w:val="Heading2"/>
      </w:pPr>
      <w:r>
        <w:t xml:space="preserve">Ablation of Muscle </w:t>
      </w:r>
      <w:r w:rsidRPr="002B4C32">
        <w:rPr>
          <w:i/>
        </w:rPr>
        <w:t>Tsc1</w:t>
      </w:r>
      <w:r>
        <w:t xml:space="preserve"> Results in </w:t>
      </w:r>
      <w:r w:rsidR="004D0DD4">
        <w:t>Oxidative Muscle Fibers and Upregulation of</w:t>
      </w:r>
      <w:r w:rsidR="00F52887">
        <w:t xml:space="preserve"> </w:t>
      </w:r>
      <w:r>
        <w:t>Fatty Acid</w:t>
      </w:r>
      <w:r w:rsidR="004D0DD4">
        <w:t>/Amino Acid</w:t>
      </w:r>
      <w:r>
        <w:t xml:space="preserve"> Uptake Genes</w:t>
      </w:r>
    </w:p>
    <w:p w14:paraId="22D07065" w14:textId="77777777" w:rsidR="007B624A" w:rsidRDefault="007B624A" w:rsidP="007B624A">
      <w:pPr>
        <w:pStyle w:val="Heading2"/>
      </w:pPr>
    </w:p>
    <w:p w14:paraId="632AAB64" w14:textId="7528B3C6" w:rsidR="002B4C32" w:rsidRDefault="00FD0A14" w:rsidP="00FD0A14">
      <w:pPr>
        <w:pStyle w:val="Heading2"/>
        <w:rPr>
          <w:i/>
        </w:rPr>
      </w:pPr>
      <w:r w:rsidRPr="00FD0A14">
        <w:rPr>
          <w:i/>
        </w:rPr>
        <w:t>Ckmm-Cre</w:t>
      </w:r>
      <w:r>
        <w:t xml:space="preserve"> driven knockout of </w:t>
      </w:r>
      <w:r w:rsidRPr="00FD0A14">
        <w:rPr>
          <w:i/>
        </w:rPr>
        <w:t>Tsc1</w:t>
      </w:r>
      <w:r>
        <w:t xml:space="preserve"> </w:t>
      </w:r>
      <w:r w:rsidR="00053F9A">
        <w:t xml:space="preserve">Impairs Glucose Disposal but </w:t>
      </w:r>
      <w:r>
        <w:t>Does Not Cause Insulin Resistance</w:t>
      </w:r>
      <w:r w:rsidR="00053F9A">
        <w:t xml:space="preserve"> </w:t>
      </w:r>
      <w:r w:rsidR="00053F9A">
        <w:rPr>
          <w:i/>
        </w:rPr>
        <w:t>in vivo</w:t>
      </w:r>
    </w:p>
    <w:p w14:paraId="5707FCF8" w14:textId="77777777" w:rsidR="00EA6963" w:rsidRDefault="00EA6963" w:rsidP="00EA6963">
      <w:pPr>
        <w:pStyle w:val="Heading2"/>
      </w:pPr>
    </w:p>
    <w:p w14:paraId="68808AD6" w14:textId="265B1E4B" w:rsidR="00EA6963" w:rsidRPr="00EA6963" w:rsidRDefault="00EA6963" w:rsidP="00EA6963">
      <w:pPr>
        <w:pStyle w:val="Heading2"/>
      </w:pPr>
      <w:r>
        <w:t xml:space="preserve">Knockout of </w:t>
      </w:r>
      <w:r w:rsidRPr="00EA6963">
        <w:rPr>
          <w:i/>
        </w:rPr>
        <w:t>Tsc1</w:t>
      </w:r>
      <w:r>
        <w:t xml:space="preserve"> in Muscle Causes Resistance to Diet-Induced Obesity and Insulin Resistance</w:t>
      </w:r>
    </w:p>
    <w:p w14:paraId="61626DBA" w14:textId="77A07EBA" w:rsidR="007B624A" w:rsidRDefault="002B4C32" w:rsidP="007B624A">
      <w:pPr>
        <w:pStyle w:val="Heading1"/>
      </w:pPr>
      <w:r>
        <w:t>D</w:t>
      </w:r>
      <w:r w:rsidR="007B624A">
        <w:t>iscussion</w:t>
      </w:r>
    </w:p>
    <w:p w14:paraId="0CDEB5A7" w14:textId="77777777" w:rsidR="00A922D2" w:rsidRDefault="00A922D2" w:rsidP="00A922D2"/>
    <w:p w14:paraId="0CB39097" w14:textId="1677EE50" w:rsidR="00A922D2" w:rsidRPr="008437EE" w:rsidRDefault="00A922D2" w:rsidP="00A922D2">
      <w:commentRangeStart w:id="9"/>
      <w:r>
        <w:t xml:space="preserve">We report here that activation of mTORC1 in muscle tissue results in </w:t>
      </w:r>
      <w:r w:rsidR="002E25A9">
        <w:t xml:space="preserve">the </w:t>
      </w:r>
      <w:r>
        <w:t xml:space="preserve">accumulation of glycogen and triglycerides, </w:t>
      </w:r>
      <w:r w:rsidR="00F52887">
        <w:t xml:space="preserve">with a shift towards </w:t>
      </w:r>
      <w:r w:rsidR="008437EE">
        <w:t xml:space="preserve">more oxidative muscle fiber types.  This, coupled with no detectable decrease in </w:t>
      </w:r>
      <w:r w:rsidR="008437EE">
        <w:rPr>
          <w:i/>
        </w:rPr>
        <w:t>in vivo</w:t>
      </w:r>
      <w:r w:rsidR="008437EE">
        <w:t xml:space="preserve"> insulin sensitivity is </w:t>
      </w:r>
      <w:r w:rsidR="006F352E">
        <w:t>reminiscent</w:t>
      </w:r>
      <w:r w:rsidR="008437EE">
        <w:t xml:space="preserve"> of the “athlete’s paradox”, in which muscles of endurance trained athletes are </w:t>
      </w:r>
      <w:r w:rsidR="006F352E">
        <w:t xml:space="preserve">insulin normosensitive, in spite of increased nutrient deposition </w:t>
      </w:r>
      <w:r w:rsidR="006F352E">
        <w:fldChar w:fldCharType="begin" w:fldLock="1"/>
      </w:r>
      <w:r w:rsidR="00882B61">
        <w:instrText>ADDIN CSL_CITATION { "citationItems" : [ { "id" : "ITEM-1", "itemData" : { "DOI" : "10.1210/jc.86.12.5755", "ISBN" : "0021-972X (Print)", "ISSN" : "0021972X", "PMID" : "11739435", "abstract" : "We examined the hypothesis that an excess accumulation of intramuscular lipid (IMCL) is associated with insulin resistance and that this may be mediated by the oxidative capacity of muscle. Nine sedentary lean (L) and 11 obese (O) subjects, 8 obese subjects with type 2 diabetes mellitus (D), and 9 lean, exercise-trained (T) subjects volunteered for this study. Insulin sensitivity (M) determined during a hyperinsulinemic (40 mU x m(-2)min(-1)) euglycemic clamp was greater (P &lt; 0.01) in L and T, compared with O and D (9.45 +/- 0.59 and 10.26 +/- 0.78 vs. 5.51 +/- 0.61 and 1.15 +/- 0.83 mg x min(-1)kg fat free mass(-1), respectively). IMCL in percutaneous vastus lateralis biopsy specimens by quantitative image analysis of Oil Red O staining was approximately 2-fold higher in D than in L (3.04 +/- 0.39 vs. 1.40 +/- 0.28% area as lipid; P &lt; 0.01). IMCL was also higher in T (2.36 +/- 0.37), compared with L (P &lt; 0.01). The oxidative capacity of muscle determined with succinate dehydrogenase staining of muscle fibers was higher in T, compared with L, O, and D (50.0 +/- 4.4, 36.1 +/- 4.4, 29.7 +/- 3.8, and 33.4 +/- 4.7 optical density units, respectively; P &lt; 0.01). IMCL was negatively associated with M (r = -0.57, P &lt; 0.05) when endurance-trained subjects were excluded from the analysis, and this association was independent of body mass index. However, the relationship between IMCL and M was not significant when trained individuals were included. There was a positive association between the oxidative capacity and M among nondiabetics (r = 0.37, P &lt; 0.05). In summary, skeletal muscle of trained endurance athletes is markedly insulin sensitive and has a high oxidative capacity, despite having an elevated lipid content. In conclusion, the capacity for lipid oxidation may be an important mediator of the association between excess muscle lipid accumulation and insulin resistance.", "author" : [ { "dropping-particle" : "", "family" : "Goodpaster", "given" : "Bret H.", "non-dropping-particle" : "", "parse-names" : false, "suffix" : "" }, { "dropping-particle" : "", "family" : "He", "given" : "J.", "non-dropping-particle" : "", "parse-names" : false, "suffix" : "" }, { "dropping-particle" : "", "family" : "Watkins", "given" : "S.", "non-dropping-particle" : "", "parse-names" : false, "suffix" : "" }, { "dropping-particle" : "", "family" : "Kelley", "given" : "David E.", "non-dropping-particle" : "", "parse-names" : false, "suffix" : "" } ], "container-title" : "Journal of Clinical Endocrinology and Metabolism", "id" : "ITEM-1", "issue" : "12", "issued" : { "date-parts" : [ [ "2001" ] ] }, "page" : "5755-5761", "title" : "Skeletal muscle lipid content and insulin resistance: Evidence for a paradox in endurance-trained athletes", "type" : "article-journal", "volume" : "86" }, "uris" : [ "http://www.mendeley.com/documents/?uuid=b1980167-93ed-4e05-b012-9a008a5bf202" ] }, { "id" : "ITEM-2", "itemData" : { "DOI" : "10.2337/db10-1221", "ISBN" : "1939-327X (Electronic)\\n0012-1797 (Linking)", "ISSN" : "00121797", "PMID" : "21873552", "abstract" : "OBJECTIVE: Chronic exercise and obesity both increase intramyocellular triglycerides (IMTGs) despite having opposing effects on insulin sensitivity. We hypothesized that chronically exercise-trained muscle would be characterized by lower skeletal muscle diacylglycerols (DAGs) and ceramides despite higher IMTGs and would account for its higher insulin sensitivity. We also hypothesized that the expression of key skeletal muscle proteins involved in lipid droplet hydrolysis, DAG formation, and fatty-acid partitioning and oxidation would be associated with the lipotoxic phenotype.\\n\\nRESEARCH DESIGN AND METHODS: A total of 14 normal-weight, endurance-trained athletes (NWA group) and 7 normal-weight sedentary (NWS group) and 21 obese sedentary (OBS group) volunteers were studied. Insulin sensitivity was assessed by glucose clamps. IMTGs, DAGs, ceramides, and protein expression were measured in muscle biopsies.\\n\\nRESULTS: DAG content in the NWA group was approximately twofold higher than in the OBS group and ~50% higher than in the NWS group, corresponding to higher insulin sensitivity. While certain DAG moieties clearly were associated with better insulin sensitivity, other species were not. Ceramide content was higher in insulin-resistant obese muscle. The expression of OXPAT/perilipin-5, adipose triglyceride lipase, and stearoyl-CoA desaturase protein was higher in the NWA group, corresponding to a higher mitochondrial content, proportion of type 1 myocytes, IMTGs, DAGs, and insulin sensitivity.\\n\\nCONCLUSIONS: Total myocellular DAGs were markedly higher in highly trained athletes, corresponding with higher insulin sensitivity, and suggest a more complex role for DAGs in insulin action. Our data also provide additional evidence in humans linking ceramides to insulin resistance. Finally, this study provides novel evidence supporting a role for specific skeletal muscle proteins involved in intramyocellular lipids, mitochondrial oxidative capacity, and insulin resistance.", "author" : [ { "dropping-particle" : "", "family" : "Amati", "given" : "Francesca", "non-dropping-particle" : "", "parse-names" : false, "suffix" : "" }, { "dropping-particle" : "", "family" : "Dub\u00e9", "given" : "John J.", "non-dropping-particle" : "", "parse-names" : false, "suffix" : "" }, { "dropping-particle" : "", "family" : "Alvarez-Carnero", "given" : "Elvis", "non-dropping-particle" : "", "parse-names" : false, "suffix" : "" }, { "dropping-particle" : "", "family" : "Edreira", "given" : "Martin M.", "non-dropping-particle" : "", "parse-names" : false, "suffix" : "" }, { "dropping-particle" : "", "family" : "Chomentowski", "given" : "Peter", "non-dropping-particle" : "", "parse-names" : false, "suffix" : "" }, { "dropping-particle" : "", "family" : "Coen", "given" : "Paul M.", "non-dropping-particle" : "", "parse-names" : false, "suffix" : "" }, { "dropping-particle" : "", "family" : "Switzer", "given" : "Galen E.", "non-dropping-particle" : "", "parse-names" : false, "suffix" : "" }, { "dropping-particle" : "", "family" : "Bickel", "given" : "Perry E.", "non-dropping-particle" : "", "parse-names" : false, "suffix" : "" }, { "dropping-particle" : "", "family" : "Stefanovic-Racic", "given" : "Maja", "non-dropping-particle" : "", "parse-names" : false, "suffix" : "" }, { "dropping-particle" : "", "family" : "Toledo", "given" : "Frederico G S", "non-dropping-particle" : "", "parse-names" : false, "suffix" : "" }, { "dropping-particle" : "", "family" : "Goodpaster", "given" : "Bret H.", "non-dropping-particle" : "", "parse-names" : false, "suffix" : "" } ], "container-title" : "Diabetes", "id" : "ITEM-2", "issue" : "10", "issued" : { "date-parts" : [ [ "2011" ] ] }, "page" : "2588-2597", "title" : "Skeletal muscle triglycerides, diacylglycerols, and ceramides in insulin resistance: Another paradox in endurance-trained athletes?", "type" : "article-journal", "volume" : "60" }, "uris" : [ "http://www.mendeley.com/documents/?uuid=6dce7865-c7f1-41b9-aed7-2645a196f0ac" ] } ], "mendeley" : { "formattedCitation" : "[37,38]", "plainTextFormattedCitation" : "[37,38]", "previouslyFormattedCitation" : "[37,38]" }, "properties" : { "noteIndex" : 0 }, "schema" : "https://github.com/citation-style-language/schema/raw/master/csl-citation.json" }</w:instrText>
      </w:r>
      <w:r w:rsidR="006F352E">
        <w:fldChar w:fldCharType="separate"/>
      </w:r>
      <w:r w:rsidR="00921CEC" w:rsidRPr="00921CEC">
        <w:rPr>
          <w:noProof/>
        </w:rPr>
        <w:t>[37,38]</w:t>
      </w:r>
      <w:r w:rsidR="006F352E">
        <w:fldChar w:fldCharType="end"/>
      </w:r>
      <w:r w:rsidR="006F352E">
        <w:t>.</w:t>
      </w:r>
      <w:r w:rsidR="0046122A">
        <w:t xml:space="preserve">  These findings are concordant with a role of mTORC1 in this process, as </w:t>
      </w:r>
      <w:r w:rsidR="00DD2A58">
        <w:t xml:space="preserve">this kinase is also activated during resistance exercise and muscle growth </w:t>
      </w:r>
      <w:r w:rsidR="00DD2A58">
        <w:fldChar w:fldCharType="begin" w:fldLock="1"/>
      </w:r>
      <w:r w:rsidR="00882B61">
        <w:instrText>ADDIN CSL_CITATION { "citationItems" : [ { "id" : "ITEM-1", "itemData" : { "DOI" : "10.1152/japplphysiol.00941.2010", "ISBN" : "1522-1601; 0161-7567", "ISSN" : "1522-1601", "PMID" : "21071597", "abstract" : "For over 10 years, we have known that the activation of the mammalian target of rapamycin complex 1 (mTORC1) has correlated with the increase in skeletal muscle size and strength that occurs following resistance exercise. Initial cell culture and rodent models of muscle growth demonstrated that the activation of mTORC1 is common to hypertrophy induced by growth factors and increased loading. The further observation that high loads increased the local production of growth factors led to the paradigm that resistance exercise stimulates the autocrine production of factors that act on membrane receptors to activate mTORC1, and this results in skeletal muscle hypertrophy. Over the last few years, there has been a paradigm shift. From both human and rodent studies, it has become clear that the phenotypic and molecular responses to resistance exercise occur in a growth factor-independent manner. Although the mechanism of load-induced mTORC1 activation remains to be determined, it is clear that it does not require classical growth factor signaling.", "author" : [ { "dropping-particle" : "", "family" : "Philp", "given" : "Andrew", "non-dropping-particle" : "", "parse-names" : false, "suffix" : "" }, { "dropping-particle" : "", "family" : "Hamilton", "given" : "D Lee", "non-dropping-particle" : "", "parse-names" : false, "suffix" : "" }, { "dropping-particle" : "", "family" : "Baar", "given" : "Keith", "non-dropping-particle" : "", "parse-names" : false, "suffix" : "" } ], "container-title" : "Journal of Applied Physiology", "id" : "ITEM-1", "issue" : "2", "issued" : { "date-parts" : [ [ "2011", "2" ] ] }, "page" : "561-8", "title" : "Signals mediating skeletal muscle remodeling by resistance exercise: PI3-kinase independent activation of mTORC1.", "type" : "article-journal", "volume" : "110" }, "uris" : [ "http://www.mendeley.com/documents/?uuid=8abc2ab4-6536-4a96-b6d6-aaf6da9ce1bc" ] }, { "id" : "ITEM-2", "itemData" : { "DOI" : "10.1152/ajpendo.00674.2013", "ISSN" : "1522-1555", "PMID" : "24961241", "abstract" : "The goal of the current work was to profile positive (mTORC1 activation, autocrine/paracrine growth factors) and negative [AMPK, unfolded protein response (UPR)] pathways that might regulate overload-induced mTORC1 activation with the hypothesis that a number of negative regulators of mTORC1 will be engaged during a supra-physiological model of hypertrophy. To achieve this, mTORC1-IRS1/2 signaling, BiP/CHOP/IRE1\u03b1, and AMPK activation were determined in rat plantaris muscle following synergist ablation (SA). SA resulted in significant increases in muscle mass of ~4% per day throughout the 21 days of the experiment. The expression of the insulin-like growth factors were high throughout the 21d of overload. However, IGF signaling was limited since IRS1 and 2 were undetectable in the overloaded muscle from day 3 to day 9. The decreases in IRS1/2 protein were paralleled by increases in GRB10(Ser501/503) and S6K1(Thr389) phosphorylation, two mTORC1 targets that can destabilize IRS proteins. PKB(Ser473) phosphorylation was higher from 3-6 days and this was associated with increased TSC2(Thr939) phosphorylation. The phosphorylation of TSC2(Thr1345) (an AMPK site) was also elevated whereas phosphorylation at the other PKB site, Thr(1462), was unchanged at 6d. In agreement with the phosphorylation of Thr(1345), synergist ablation led to activation of \u03b11-AMPK during the initial growth phase, lasting the first 9 days before returning to baseline by day 12. The UPR markers CHOP and BiP were elevated over the first 12 days following ablation, whereas IRE1\u03b1 levels decreased. These data suggest that during supra-physiological muscle loading, at least three potential molecular brakes engage to down-regulate mTORC1.", "author" : [ { "dropping-particle" : "", "family" : "Hamilton", "given" : "D. Lee", "non-dropping-particle" : "", "parse-names" : false, "suffix" : "" }, { "dropping-particle" : "", "family" : "Philp", "given" : "Andrew", "non-dropping-particle" : "", "parse-names" : false, "suffix" : "" }, { "dropping-particle" : "", "family" : "MacKenzie", "given" : "Matthew G.", "non-dropping-particle" : "", "parse-names" : false, "suffix" : "" }, { "dropping-particle" : "", "family" : "Patton", "given" : "Amy", "non-dropping-particle" : "", "parse-names" : false, "suffix" : "" }, { "dropping-particle" : "", "family" : "Towler", "given" : "Mhari C Mhairi C.", "non-dropping-particle" : "", "parse-names" : false, "suffix" : "" }, { "dropping-particle" : "", "family" : "Gallagher", "given" : "Iain J.", "non-dropping-particle" : "", "parse-names" : false, "suffix" : "" }, { "dropping-particle" : "", "family" : "Bodine", "given" : "Sue C.", "non-dropping-particle" : "", "parse-names" : false, "suffix" : "" }, { "dropping-particle" : "", "family" : "Baar", "given" : "Keith", "non-dropping-particle" : "", "parse-names" : false, "suffix" : "" } ], "container-title" : "American Journal of Physiology - Endocrinology And Metabolism", "id" : "ITEM-2", "issue" : "4", "issued" : { "date-parts" : [ [ "2014", "6", "24" ] ] }, "page" : "E365-E373", "title" : "Molecular brakes regulating mTORC1 activation in skeletal muscle following synergist ablation.", "type" : "article-journal", "volume" : "307" }, "uris" : [ "http://www.mendeley.com/documents/?uuid=f8b78a1f-a66a-45aa-91ba-4505427b3483" ] } ], "mendeley" : { "formattedCitation" : "[39,40]", "plainTextFormattedCitation" : "[39,40]", "previouslyFormattedCitation" : "[39,40]" }, "properties" : { "noteIndex" : 0 }, "schema" : "https://github.com/citation-style-language/schema/raw/master/csl-citation.json" }</w:instrText>
      </w:r>
      <w:r w:rsidR="00DD2A58">
        <w:fldChar w:fldCharType="separate"/>
      </w:r>
      <w:r w:rsidR="00921CEC" w:rsidRPr="00921CEC">
        <w:rPr>
          <w:noProof/>
        </w:rPr>
        <w:t>[39,40]</w:t>
      </w:r>
      <w:r w:rsidR="00DD2A58">
        <w:fldChar w:fldCharType="end"/>
      </w:r>
      <w:r w:rsidR="00DD2A58">
        <w:t>.</w:t>
      </w:r>
      <w:commentRangeEnd w:id="9"/>
      <w:r w:rsidR="00200D61">
        <w:rPr>
          <w:rStyle w:val="CommentReference"/>
        </w:rPr>
        <w:commentReference w:id="9"/>
      </w:r>
    </w:p>
    <w:p w14:paraId="41D0AC97" w14:textId="77777777" w:rsidR="007D1A22" w:rsidRDefault="007D1A22" w:rsidP="007D1A22"/>
    <w:p w14:paraId="7EB87ED1" w14:textId="2D3215DA" w:rsidR="007D1A22" w:rsidRPr="007B0A52" w:rsidRDefault="007D1A22" w:rsidP="007D1A22">
      <w:r>
        <w:t xml:space="preserve">Clinical studies have shown that energy expenditure can rapidly increase in response to overfeeding </w:t>
      </w:r>
      <w:r>
        <w:fldChar w:fldCharType="begin" w:fldLock="1"/>
      </w:r>
      <w:r w:rsidR="00882B61">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8488746e-581f-4e06-b28c-2cc0eff18bed" ] }, { "id" : "ITEM-2", "itemData" : { "ISBN" : "0002-9165 (Print)", "ISSN" : "00029165", "PMID" : "3165600", "abstract" : "The metabolic balance method was performed on three men to investigate the fate of large excesses of carbohydrate. Glycogen stores, which were first depleted by diet (3 d, 8.35 +/- 0.27 MJ [1994 +/- 65 kcal] decreasing to 5.70 +/- 1.03 MJ [1361 +/- 247 kcal], 15% protein, 75% fat, 10% carbohydrate) and exercise, were repleted during 7 d carbohydrate overfeeding (11% protein, 3% fat, and 86% carbohydrate) providing 15.25 +/- 1.10 MJ (3642 +/- 263 kcal) on the first day, increasing progressively to 20.64 +/- 1.30 MJ (4930 +/- 311 kcal) on the last day of overfeeding. Glycogen depletion was again accomplished with 2 d of carbohydrate restriction (2.52 MJ/d [602 kcal/d], 85% protein, and 15% fat). Glycogen storage capacity in man is approximately 15 g/kg body weight and can accommodate a gain of approximately 500 g before net lipid synthesis contributes to increasing body fat mass. When the glycogen stores are saturated, massive intakes of carbohydrate are disposed of by high carbohydrate-oxidation rates and substantial de novo lipid synthesis (150 g lipid/d using approximately 475 g CHO/d) without postabsorptive hyperglycemia.", "author" : [ { "dropping-particle" : "", "family" : "Acheson", "given" : "K. J.", "non-dropping-particle" : "", "parse-names" : false, "suffix" : "" }, { "dropping-particle" : "", "family" : "Schutz", "given" : "Yves", "non-dropping-particle" : "", "parse-names" : false, "suffix" : "" }, { "dropping-particle" : "", "family" : "Bessard", "given" : "T.", "non-dropping-particle" : "", "parse-names" : false, "suffix" : "" }, { "dropping-particle" : "", "family" : "Anantharaman", "given" : "K.", "non-dropping-particle" : "", "parse-names" : false, "suffix" : "" }, { "dropping-particle" : "", "family" : "Flatt", "given" : "J. P.", "non-dropping-particle" : "", "parse-names" : false, "suffix" : "" }, { "dropping-particle" : "", "family" : "Jequier", "given" : "E.", "non-dropping-particle" : "", "parse-names" : false, "suffix" : "" } ], "container-title" : "American Journal of Clinical Nutrition", "id" : "ITEM-2", "issue" : "2", "issued" : { "date-parts" : [ [ "1988" ] ] }, "page" : "240-247", "title" : "Glycoprotein storage capacity and de novo lipogenesis during massive carbohydrate overfeeding in man", "type" : "article-magazine", "volume" : "48" }, "uris" : [ "http://www.mendeley.com/documents/?uuid=98474bea-ec84-459e-ab98-737e0eab7279" ] } ], "mendeley" : { "formattedCitation" : "[3,41]", "plainTextFormattedCitation" : "[3,41]", "previouslyFormattedCitation" : "[3,41]" }, "properties" : { "noteIndex" : 0 }, "schema" : "https://github.com/citation-style-language/schema/raw/master/csl-citation.json" }</w:instrText>
      </w:r>
      <w:r>
        <w:fldChar w:fldCharType="separate"/>
      </w:r>
      <w:r w:rsidR="00921CEC" w:rsidRPr="00921CEC">
        <w:rPr>
          <w:noProof/>
        </w:rPr>
        <w:t>[3,41]</w:t>
      </w:r>
      <w:r>
        <w:fldChar w:fldCharType="end"/>
      </w:r>
      <w:r>
        <w:t xml:space="preserve">, consistent with the observation that obese individuals have higher energy expenditure than lean subjects </w:t>
      </w:r>
      <w:r w:rsidR="009F47C8">
        <w:fldChar w:fldCharType="begin" w:fldLock="1"/>
      </w:r>
      <w:r w:rsidR="00882B61">
        <w:instrText>ADDIN CSL_CITATION { "citationItems" : [ { "id" : "ITEM-1", "itemData" : { "ISBN" : "0002-9165 (Print)\\r0002-9165 (Linking)", "ISSN" : "00029165", "PMID" : "6801963", "abstract" : "Twenty-four-hour energy expenditure (24-EE), resting metabolic rate (RMR) and body composition were determined in 30 subjects from three groups; control (103 +/- 2% ideal body weight, n = 10), moderately obese (129 +/- 1% ideal body weight, n = 6), and obese (170 +/- 5% ideal body weight, n = 14) individuals. Twenty-four EE was measured in a comfortable airtight respiration chamber. When expressed as absolute values, both RMR and 24-EE were significantly increased in obese subjects when compared to normal weight subjects. The RMR was 7592 +/- 351 kJ/day in the obese, 6652 +/- 242 kJ/day in the moderately obese, and 6118 +/- 405 kJ/day in the controls. Mean 24-EE values were 10043 +/- 363, 9599 +/- 277, and 8439 +/- 432 kJ/day in the obese, moderately obese, and controls, respectively. The larger energy expenditure in the obese over 24 h was mainly due to a greater VO2 during the daylight hours. However, 92% of the larger 24-EE in the obese, compared to the control group, was accounted for by the higher RMR and only 8% by other factors such as the increased cost of moving the extra weight of the obese. The higher RMR and 24-EE in the obese was best related to the increased fat free mass.", "author" : [ { "dropping-particle" : "", "family" : "Ravussin", "given" : "Eric", "non-dropping-particle" : "", "parse-names" : false, "suffix" : "" }, { "dropping-particle" : "", "family" : "Burnand", "given" : "B.", "non-dropping-particle" : "", "parse-names" : false, "suffix" : "" }, { "dropping-particle" : "", "family" : "Schutz", "given" : "Y.", "non-dropping-particle" : "", "parse-names" : false, "suffix" : "" }, { "dropping-particle" : "", "family" : "Jequier", "given" : "E.", "non-dropping-particle" : "", "parse-names" : false, "suffix" : "" } ], "container-title" : "American Journal of Clinical Nutrition", "id" : "ITEM-1", "issue" : "3", "issued" : { "date-parts" : [ [ "1982" ] ] }, "page" : "566-573", "title" : "Twenty-four-hour energy expenditure and resting metabolic rate in obese, moderately obese, and control subjects", "type" : "article-journal", "volume" : "35" }, "uris" : [ "http://www.mendeley.com/documents/?uuid=a49d2c87-0dc2-4a78-bbcc-f0b55d286a57"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3", "issue" : "6", "issued" : { "date-parts" : [ [ "1986", "12" ] ] }, "page" : "1568-78", "title" : "Determinants of 24-hour energy expenditure in man. Methods and results using a respiratory chamber.", "type" : "article-journal", "volume" : "78" }, "uris" : [ "http://www.mendeley.com/documents/?uuid=641dd9c0-1811-4bc3-a10d-96962d61c3b6" ] }, { "id" : "ITEM-4", "itemData" : { "DOI" : "10.1038/ijo.2012.172", "ISSN" : "1476-5497", "PMID" : "23090575", "abstract" : "Objective:To investigate energy expenditure in lean and obese individuals, focusing particularly on physical activity and severely obese individuals.Design:Total daily energy expenditure (TDEE) was assessed using doubly labeled water, resting metabolic rate (RMR) by indirect calorimetry, activity energy expenditure (AEE) by difference and time spent in physical activity by multisensor activity monitors.Subjects:In all, 177 lean, Class I and severely obese individuals (age 31-56 years, body mass index 20-64\u2009kg\u2009m(-2)) were analyzed.Results:All components of energy expenditure were elevated in obese individuals. For example, TDEE was 2404\u00b195\u2009kcal per day in lean and 3244\u00b148\u2009kcal per day in Class III obese individuals. After appropriate adjustment, RMR was similar in all groups. Analysis of AEE by body weight and obesity class indicated a lower AEE in obese individuals. Confirming lower physical activity, obese individuals spent less time engaged in moderate-to-vigorous physical activity (2.7\u00b11.3, 1.8\u00b10.6, 2.0\u00b11.4 and 1.2\u00b11.0\u2009h per day in lean, Class I, Class II and Class III individuals) and more time in sedentary behaviors.Conclusions:There was no indication of metabolic efficiency in even the severely obese, as adjusted RMR was similar across all groups. The higher AEE observed in the obese is consistent with a higher cost of activities due to higher body weight. However, the magnitude of the higher AEE (20-25% higher in obese individuals) is lower than expected (weight approximately 100% higher in Class III individuals). Confirming a lower volume of physical activity in the obese, the total time spent in moderate-to-vigorous physical activity and average daily metabolic equivalent of task level were lower with increasing obesity. These findings demonstrate that high body weight in obese individuals leads to a high TDEE and AEE, which masks the fact that they are less physically active, which can be influenced by duration or intensity of activity, than in lean individuals.", "author" : [ { "dropping-particle" : "", "family" : "DeLany", "given" : "J P", "non-dropping-particle" : "", "parse-names" : false, "suffix" : "" }, { "dropping-particle" : "", "family" : "Kelley", "given" : "David E.", "non-dropping-particle" : "", "parse-names" : false, "suffix" : "" }, { "dropping-particle" : "", "family" : "Hames", "given" : "K C", "non-dropping-particle" : "", "parse-names" : false, "suffix" : "" }, { "dropping-particle" : "", "family" : "Jakicic", "given" : "John M", "non-dropping-particle" : "", "parse-names" : false, "suffix" : "" }, { "dropping-particle" : "", "family" : "Goodpaster", "given" : "Bret H.", "non-dropping-particle" : "", "parse-names" : false, "suffix" : "" } ], "container-title" : "International journal of obesity (2005)", "id" : "ITEM-4", "issue" : "7", "issued" : { "date-parts" : [ [ "2013", "7" ] ] }, "page" : "1006-11", "publisher" : "Nature Publishing Group", "title" : "High energy expenditure masks low physical activity in obesity.", "type" : "article-journal", "volume" : "37" }, "uris" : [ "http://www.mendeley.com/documents/?uuid=ae82d5c2-baeb-4c50-85a5-82e348ce5d7e" ] } ], "mendeley" : { "formattedCitation" : "[3,42\u201344]", "plainTextFormattedCitation" : "[3,42\u201344]", "previouslyFormattedCitation" : "[3,42\u201344]" }, "properties" : { "noteIndex" : 0 }, "schema" : "https://github.com/citation-style-language/schema/raw/master/csl-citation.json" }</w:instrText>
      </w:r>
      <w:r w:rsidR="009F47C8">
        <w:fldChar w:fldCharType="separate"/>
      </w:r>
      <w:r w:rsidR="00921CEC" w:rsidRPr="00921CEC">
        <w:rPr>
          <w:noProof/>
        </w:rPr>
        <w:t>[3,42–44]</w:t>
      </w:r>
      <w:r w:rsidR="009F47C8">
        <w:fldChar w:fldCharType="end"/>
      </w:r>
      <w:r w:rsidR="009F47C8">
        <w:t xml:space="preserve">.  Similarly, weight loss results in a rapid reduction in energy expenditure </w:t>
      </w:r>
      <w:r w:rsidR="009F47C8">
        <w:fldChar w:fldCharType="begin" w:fldLock="1"/>
      </w:r>
      <w:r w:rsidR="00882B61">
        <w:instrText>ADDIN CSL_CITATION { "citationItems" : [ { "id" : "ITEM-1", "itemData" : { "DOI" : "10.1016/0026-0495(84)90130-6", "ISSN" : "00260495", "author" : [ { "dropping-particle" : "", "family" : "Leibel", "given" : "Rudolph L.", "non-dropping-particle" : "", "parse-names" : false, "suffix" : "" }, { "dropping-particle" : "", "family" : "Hirsch", "given" : "Jules", "non-dropping-particle" : "", "parse-names" : false, "suffix" : "" } ], "container-title" : "Metabolism", "id" : "ITEM-1", "issue" : "2", "issued" : { "date-parts" : [ [ "1984", "2" ] ] }, "page" : "164-170", "title" : "Diminished energy requirements in reduced-obese patients", "type" : "article-journal", "volume" : "33" }, "uris" : [ "http://www.mendeley.com/documents/?uuid=f33a96b3-ae1e-4c10-be76-ffc5aedded1f" ] }, { "id" : "ITEM-2",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udolph L.", "non-dropping-particle" : "", "parse-names" : false, "suffix" : "" }, { "dropping-particle" : "", "family" : "Rosenbaum", "given" : "Michael", "non-dropping-particle" : "", "parse-names" : false, "suffix" : "" }, { "dropping-particle" : "", "family" : "Hirsch", "given" : "Jules", "non-dropping-particle" : "", "parse-names" : false, "suffix" : "" } ], "container-title" : "The New England journal of medicine", "id" : "ITEM-2", "issue" : "10", "issued" : { "date-parts" : [ [ "1995", "3", "9" ] ] }, "page" : "621-8", "title" : "Changes in energy expenditure resulting from altered body weight.", "type" : "article-journal", "volume" : "332" }, "uris" : [ "http://www.mendeley.com/documents/?uuid=8488746e-581f-4e06-b28c-2cc0eff18bed" ] }, { "id" : "ITEM-3",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3",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2,3,6]", "plainTextFormattedCitation" : "[2,3,6]", "previouslyFormattedCitation" : "[2,3,6]" }, "properties" : { "noteIndex" : 0 }, "schema" : "https://github.com/citation-style-language/schema/raw/master/csl-citation.json" }</w:instrText>
      </w:r>
      <w:r w:rsidR="009F47C8">
        <w:fldChar w:fldCharType="separate"/>
      </w:r>
      <w:r w:rsidR="00921CEC" w:rsidRPr="00921CEC">
        <w:rPr>
          <w:noProof/>
        </w:rPr>
        <w:t>[2,3,6]</w:t>
      </w:r>
      <w:r w:rsidR="009F47C8">
        <w:fldChar w:fldCharType="end"/>
      </w:r>
      <w:r w:rsidR="009F47C8">
        <w:t>.  This compensation, when combined with increased feelings of hunger after weight loss</w:t>
      </w:r>
      <w:r w:rsidR="004A2F25">
        <w:t xml:space="preserve"> </w:t>
      </w:r>
      <w:r w:rsidR="004A2F25">
        <w:fldChar w:fldCharType="begin" w:fldLock="1"/>
      </w:r>
      <w:r w:rsidR="00974B1E">
        <w:instrText>ADDIN CSL_CITATION { "citationItems" : [ { "id" : "ITEM-1", "itemData" : { "DOI" : "10.1056/NEJMoa1105816", "ISSN" : "0028-4793", "author" : [ { "dropping-particle" : "", "family" : "Sumithran", "given" : "Priya", "non-dropping-particle" : "", "parse-names" : false, "suffix" : "" }, { "dropping-particle" : "", "family" : "Prendergast", "given" : "Luke A.", "non-dropping-particle" : "", "parse-names" : false, "suffix" : "" }, { "dropping-particle" : "", "family" : "Delbridge", "given" : "Elizabeth", "non-dropping-particle" : "", "parse-names" : false, "suffix" : "" }, { "dropping-particle" : "", "family" : "Purcell", "given" : "Katrina", "non-dropping-particle" : "", "parse-names" : false, "suffix" : "" }, { "dropping-particle" : "", "family" : "Shulkes", "given" : "Arthur", "non-dropping-particle" : "", "parse-names" : false, "suffix" : "" }, { "dropping-particle" : "", "family" : "Kriketos", "given" : "Adamandia", "non-dropping-particle" : "", "parse-names" : false, "suffix" : "" }, { "dropping-particle" : "", "family" : "Proietto", "given" : "Joseph", "non-dropping-particle" : "", "parse-names" : false, "suffix" : "" } ], "container-title" : "New England Journal of Medicine", "id" : "ITEM-1", "issue" : "17", "issued" : { "date-parts" : [ [ "2011", "10", "27" ] ] }, "page" : "1597-1604", "title" : "Long-Term Persistence of Hormonal Adaptations to Weight Loss", "type" : "article-journal", "volume" : "365" }, "uris" : [ "http://www.mendeley.com/documents/?uuid=433b28ac-96c9-4a3b-ad76-6030ac16d906" ] } ], "mendeley" : { "formattedCitation" : "[4]", "plainTextFormattedCitation" : "[4]", "previouslyFormattedCitation" : "[4]" }, "properties" : { "noteIndex" : 0 }, "schema" : "https://github.com/citation-style-language/schema/raw/master/csl-citation.json" }</w:instrText>
      </w:r>
      <w:r w:rsidR="004A2F25">
        <w:fldChar w:fldCharType="separate"/>
      </w:r>
      <w:r w:rsidR="00E2598A" w:rsidRPr="00E2598A">
        <w:rPr>
          <w:noProof/>
        </w:rPr>
        <w:t>[4]</w:t>
      </w:r>
      <w:r w:rsidR="004A2F25">
        <w:fldChar w:fldCharType="end"/>
      </w:r>
      <w:r w:rsidR="009F47C8">
        <w:t xml:space="preserve">, </w:t>
      </w:r>
      <w:r w:rsidR="004A2F25">
        <w:t>contributes to body weight set point maintenance and make successful, long term weight loss very difficult.  Recent studies have shown that low carbohydrate (</w:t>
      </w:r>
      <w:r w:rsidR="00B1423F">
        <w:t>and</w:t>
      </w:r>
      <w:r w:rsidR="004A2F25">
        <w:t xml:space="preserve"> high protein) diets are more successful in maintaining weight reductions </w:t>
      </w:r>
      <w:r w:rsidR="004A2F25">
        <w:fldChar w:fldCharType="begin" w:fldLock="1"/>
      </w:r>
      <w:r w:rsidR="00921CEC">
        <w:instrText>ADDIN CSL_CITATION { "citationItems" : [ { "id" : "ITEM-1", "itemData" : { "DOI" : "10.1056/NEJMoa022207", "ISBN" : "1533-4406 (Electronic)\\r0028-4793 (Linking)", "ISSN" : "0028-4793", "PMID" : "12761365", "abstract" : "BACKGROUND: Despite the popularity of the low-carbohydrate, high-protein, high-fat (Atkins) diet, no randomized, controlled trials have evaluated its efficacy. METHODS: We conducted a one-year, multicenter, controlled trial involving 63 obese men and women who were randomly assigned to either a low-carbohydrate, high-protein, high-fat diet or a low-calorie, high-carbohydrate, low-fat (conventional) diet. Professional contact was minimal to replicate the approach used by most dieters. RESULTS: Subjects on the low-carbohydrate diet had lost more weight than subjects on the conventional diet at 3 months (mean [+/-SD], -6.8+/-5.0 vs. -2.7+/-3.7 percent of body weight; P=0.001) and 6 months (-7.0+/-6.5 vs. -3.2+/-5.6 percent of body weight, P=0.02), but the difference at 12 months was not significant (-4.4+/-6.7 vs. -2.5+/-6.3 percent of body weight, P=0.26). After three months, no significant differences were found between the groups in total or low-density lipoprotein cholesterol concentrations. The increase in high-density lipoprotein cholesterol concentrations and the decrease in triglyceride concentrations were greater among subjects on the low-carbohydrate diet than among those on the conventional diet throughout most of the study. Both diets significantly decreased diastolic blood pressure and the insulin response to an oral glucose load. CONCLUSIONS: The low-carbohydrate diet produced a greater weight loss (absolute difference, approximately 4 percent) than did the conventional diet for the first six months, but the differences were not significant at one year. The low-carbohydrate diet was associated with a greater improvement in some risk factors for coronary heart disease. Adherence was poor and attrition was high in both groups. Longer and larger studies are required to determine the long-term safety and efficacy of low-carbohydrate, high-protein, high-fat diets.", "author" : [ { "dropping-particle" : "", "family" : "Foster", "given" : "Gary D", "non-dropping-particle" : "", "parse-names" : false, "suffix" : "" }, { "dropping-particle" : "", "family" : "Wyatt", "given" : "Holly R", "non-dropping-particle" : "", "parse-names" : false, "suffix" : "" }, { "dropping-particle" : "", "family" : "Hill", "given" : "James O", "non-dropping-particle" : "", "parse-names" : false, "suffix" : "" }, { "dropping-particle" : "", "family" : "Mcguckin", "given" : "Brian G", "non-dropping-particle" : "", "parse-names" : false, "suffix" : "" }, { "dropping-particle" : "", "family" : "Brill", "given" : "Carrie", "non-dropping-particle" : "", "parse-names" : false, "suffix" : "" }, { "dropping-particle" : "", "family" : "Mohammed", "given" : "B Selma",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Klein", "given" : "Samuel", "non-dropping-particle" : "", "parse-names" : false, "suffix" : "" }, { "dropping-particle" : "", "family" : "Ed", "given" : "M", "non-dropping-particle" : "", "parse-names" : false, "suffix" : "" }, { "dropping-particle" : "", "family" : "Brill", "given" : "Carrie", "non-dropping-particle" : "", "parse-names" : false, "suffix" : "" }, { "dropping-particle" : "", "family" : "Mohammed", "given" : "B Selma", "non-dropping-particle" : "", "parse-names" : false, "suffix" : "" }, { "dropping-particle" : "", "family" : "Ph", "given" : "D", "non-dropping-particle" : "", "parse-names" : false, "suffix" : "" }, { "dropping-particle" : "", "family" : "Szapary", "given" : "Philippe O", "non-dropping-particle" : "", "parse-names" : false, "suffix" : "" }, { "dropping-particle" : "", "family" : "Rader", "given" : "Daniel J", "non-dropping-particle" : "", "parse-names" : false, "suffix" : "" }, { "dropping-particle" : "", "family" : "Edman", "given" : "Joel S", "non-dropping-particle" : "", "parse-names" : false, "suffix" : "" }, { "dropping-particle" : "", "family" : "Sc", "given" : "D", "non-dropping-particle" : "", "parse-names" : false, "suffix" : "" }, { "dropping-particle" : "", "family" : "Klein", "given" : "Samuel", "non-dropping-particle" : "", "parse-names" : false, "suffix" : "" } ], "container-title" : "The New England journal of medicine", "id" : "ITEM-1", "issue" : "21", "issued" : { "date-parts" : [ [ "2003" ] ] }, "page" : "2082-2090", "title" : "A randomized trial of a low-carbohydrate diet for obesity.", "type" : "article-journal", "volume" : "348" }, "uris" : [ "http://www.mendeley.com/documents/?uuid=6dba80e0-1edf-4867-9a95-3f0a029459c7" ] } ], "mendeley" : { "formattedCitation" : "[45]", "plainTextFormattedCitation" : "[45]", "previouslyFormattedCitation" : "[45]" }, "properties" : { "noteIndex" : 0 }, "schema" : "https://github.com/citation-style-language/schema/raw/master/csl-citation.json" }</w:instrText>
      </w:r>
      <w:r w:rsidR="004A2F25">
        <w:fldChar w:fldCharType="separate"/>
      </w:r>
      <w:r w:rsidR="00926840" w:rsidRPr="00926840">
        <w:rPr>
          <w:noProof/>
        </w:rPr>
        <w:t>[45]</w:t>
      </w:r>
      <w:r w:rsidR="004A2F25">
        <w:fldChar w:fldCharType="end"/>
      </w:r>
      <w:r w:rsidR="004A2F25">
        <w:t xml:space="preserve">, and that </w:t>
      </w:r>
      <w:r w:rsidR="00B1423F">
        <w:t>high protein</w:t>
      </w:r>
      <w:r w:rsidR="004A2F25">
        <w:t xml:space="preserve"> diets also result in smaller reductions in energy expenditure </w:t>
      </w:r>
      <w:r w:rsidR="004A2F25">
        <w:fldChar w:fldCharType="begin" w:fldLock="1"/>
      </w:r>
      <w:r w:rsidR="00921CEC">
        <w:instrText>ADDIN CSL_CITATION { "citationItems" : [ { "id" : "ITEM-1", "itemData" : { "DOI" : "10.1001/jama.2012.6607", "ISBN" : "0098-7484", "ISSN" : "1538-3598", "PMID" : "22735432", "abstract" : "CONTEXT: Reduced energy expenditure following weight loss is thought to contribute to weight gain. However, the effect of dietary composition on energy expenditure during weight-loss maintenance has not been studied.\\n\\nOBJECTIVE: To examine the effects of 3 diets differing widely in macronutrient composition and glycemic load on energy expenditure following weight loss.\\n\\nDESIGN, SETTING, AND PARTICIPANTS: A controlled 3-way crossover design involving 21 overweight and obese young adults conducted at Children's Hospital Boston and Brigham and Women's Hospital, Boston, Massachusetts, between June 16, 2006, and June 21, 2010, with recruitment by newspaper advertisements and postings.\\n\\nINTERVENTION: After achieving 10% to 15% weight loss while consuming a run-in diet, participants consumed an isocaloric low-fat diet (60% of energy from carbohydrate, 20% from fat, 20% from protein; high glycemic load), low-glycemic index diet (40% from carbohydrate, 40% from fat, and 20% from protein; moderate glycemic load), and very low-carbohydrate diet (10% from carbohydrate, 60% from fat, and 30% from protein; low glycemic load) in random order, each for 4 weeks.\\n\\nMAIN OUTCOME MEASURES: Primary outcome was resting energy expenditure (REE), with secondary outcomes of total energy expenditure (TEE), hormone levels, and metabolic syndrome components.\\n\\nRESULTS: Compared with the pre-weight-loss baseline, the decrease in REE was greatest with the low-fat diet (mean [95% CI], -205 [-265 to -144] kcal/d), intermediate with the low-glycemic index diet (-166 [-227 to -106] kcal/d), and least with the very low-carbohydrate diet (-138 [-198 to -77] kcal/d; overall P = .03; P for trend by glycemic load = .009). The decrease in TEE showed a similar pattern (mean [95% CI], -423 [-606 to -239] kcal/d; -297 [-479 to -115] kcal/d; and -97 [-281 to 86] kcal/d, respectively; overall P = .003; P for trend by glycemic load &lt; .001). Hormone levels and metabolic syndrome components also varied during weight maintenance by diet (leptin, P &lt; .001; 24-hour urinary cortisol, P = .005; indexes of peripheral [P = .02] and hepatic [P = .03] insulin sensitivity; high-density lipoprotein [HDL] cholesterol, P &lt; .001; non-HDL cholesterol, P &lt; .001; triglycerides, P &lt; .001; plasminogen activator inhibitor 1, P for trend = .04; and C-reactive protein, P for trend = .05), but no consistent favorable pattern emerged.\\n\\nCONCLUSION: Among overweight and obese young adults compared with pre-weight-lo\u2026", "author" : [ { "dropping-particle" : "", "family" : "Ebbeling", "given" : "Cara B", "non-dropping-particle" : "", "parse-names" : false, "suffix" : "" }, { "dropping-particle" : "", "family" : "Swain", "given" : "Janis F", "non-dropping-particle" : "", "parse-names" : false, "suffix" : "" }, { "dropping-particle" : "", "family" : "Feldman", "given" : "Henry a", "non-dropping-particle" : "", "parse-names" : false, "suffix" : "" }, { "dropping-particle" : "", "family" : "Wong", "given" : "William W", "non-dropping-particle" : "", "parse-names" : false, "suffix" : "" }, { "dropping-particle" : "", "family" : "Hachey", "given" : "David L", "non-dropping-particle" : "", "parse-names" : false, "suffix" : "" }, { "dropping-particle" : "", "family" : "Garcia-Lago", "given" : "Erica", "non-dropping-particle" : "", "parse-names" : false, "suffix" : "" }, { "dropping-particle" : "", "family" : "Ludwig", "given" : "David S", "non-dropping-particle" : "", "parse-names" : false, "suffix" : "" } ], "container-title" : "JAMA : the journal of the American Medical Association", "id" : "ITEM-1", "issue" : "24", "issued" : { "date-parts" : [ [ "2012" ] ] }, "page" : "2627-34", "title" : "Effects of dietary composition on energy expenditure during weight-loss maintenance.", "type" : "article-journal", "volume" : "307" }, "uris" : [ "http://www.mendeley.com/documents/?uuid=2a59134f-1fb4-41e2-978b-eae32a47c4e0" ] } ], "mendeley" : { "formattedCitation" : "[6]", "plainTextFormattedCitation" : "[6]", "previouslyFormattedCitation" : "[6]" }, "properties" : { "noteIndex" : 0 }, "schema" : "https://github.com/citation-style-language/schema/raw/master/csl-citation.json" }</w:instrText>
      </w:r>
      <w:r w:rsidR="004A2F25">
        <w:fldChar w:fldCharType="separate"/>
      </w:r>
      <w:r w:rsidR="00974B1E" w:rsidRPr="00974B1E">
        <w:rPr>
          <w:noProof/>
        </w:rPr>
        <w:t>[6]</w:t>
      </w:r>
      <w:r w:rsidR="004A2F25">
        <w:fldChar w:fldCharType="end"/>
      </w:r>
      <w:r w:rsidR="004A2F25">
        <w:t xml:space="preserve">.  </w:t>
      </w:r>
      <w:r w:rsidR="00A10EEA">
        <w:t xml:space="preserve">A comparison of low-carbohydrate and low-fat calorie restricted diets (with equal protein intake) showed </w:t>
      </w:r>
      <w:r w:rsidR="00B1423F">
        <w:t>similar</w:t>
      </w:r>
      <w:r w:rsidR="00A10EEA">
        <w:t xml:space="preserve"> reductions of energy expenditure, consistent with a key role for protein </w:t>
      </w:r>
      <w:r w:rsidR="00B1423F">
        <w:t xml:space="preserve">in maintaining elevated energy expenditure during weight loss </w:t>
      </w:r>
      <w:r w:rsidR="00A10EEA">
        <w:fldChar w:fldCharType="begin" w:fldLock="1"/>
      </w:r>
      <w:r w:rsidR="00921CEC">
        <w:instrText>ADDIN CSL_CITATION { "citationItems" : [ { "id" : "ITEM-1", "itemData" : { "DOI" : "10.1016/j.cmet.2015.07.021", "ISBN" : "1550-4131", "ISSN" : "15504131", "PMID" : "26278052", "abstract" : "Dietary carbohydrate restriction has been purported to cause endocrine adaptations that promote body fat loss more than dietary fat restriction. We selectively restricted dietary carbohydrate versus fat for 6 days following a 5-day baseline diet in 19 adults with obesity confined to a metabolic ward where they exercised daily. Subjects received both isocaloric diets in random order during each of two inpatient stays. Body fat loss was calculated as the difference between daily fat intake and net fat oxidation measured while residing in a metabolic chamber. Whereas carbohydrate restriction led to sustained increases in fat oxidation and loss of 53 \u00b1 6 g/day of body fat, fat oxidation was unchanged by fat restriction, leading to 89 \u00b1 6 g/day of fat loss, and was significantly greater than carbohydrate restriction (p = 0.002). Mathematical model simulations agreed with these data, but predicted that the body acts to minimize body fat differences with prolonged isocaloric diets varying in carbohydrate and fat.", "author" : [ { "dropping-particle" : "", "family" : "Hall", "given" : "Kevin D.", "non-dropping-particle" : "", "parse-names" : false, "suffix" : "" }, { "dropping-particle" : "", "family" : "Bemis", "given" : "Thomas", "non-dropping-particle" : "", "parse-names" : false, "suffix" : "" }, { "dropping-particle" : "", "family" : "Brychta", "given" : "Robert J.", "non-dropping-particle" : "", "parse-names" : false, "suffix" : "" }, { "dropping-particle" : "", "family" : "Chen", "given" : "Kong Y.", "non-dropping-particle" : "", "parse-names" : false, "suffix" : "" }, { "dropping-particle" : "", "family" : "Courville", "given" : "Amber", "non-dropping-particle" : "", "parse-names" : false, "suffix" : "" }, { "dropping-particle" : "", "family" : "Crayner", "given" : "Emma J.", "non-dropping-particle" : "", "parse-names" : false, "suffix" : "" }, { "dropping-particle" : "", "family" : "Goodwin", "given" : "Stephanie", "non-dropping-particle" : "", "parse-names" : false, "suffix" : "" }, { "dropping-particle" : "", "family" : "Guo", "given" : "Juen", "non-dropping-particle" : "", "parse-names" : false, "suffix" : "" }, { "dropping-particle" : "", "family" : "Howard", "given" : "Lilian", "non-dropping-particle" : "", "parse-names" : false, "suffix" : "" }, { "dropping-particle" : "", "family" : "Knuth", "given" : "Nicolas D.", "non-dropping-particle" : "", "parse-names" : false, "suffix" : "" }, { "dropping-particle" : "V.", "family" : "Miller", "given" : "Bernard", "non-dropping-particle" : "", "parse-names" : false, "suffix" : "" }, { "dropping-particle" : "", "family" : "Prado", "given" : "Carla M.", "non-dropping-particle" : "", "parse-names" : false, "suffix" : "" }, { "dropping-particle" : "", "family" : "Siervo", "given" : "Mario", "non-dropping-particle" : "", "parse-names" : false, "suffix" : "" }, { "dropping-particle" : "", "family" : "Skarulis", "given" : "Monica C.", "non-dropping-particle" : "", "parse-names" : false, "suffix" : "" }, { "dropping-particle" : "", "family" : "Walter", "given" : "Mary", "non-dropping-particle" : "", "parse-names" : false, "suffix" : "" }, { "dropping-particle" : "", "family" : "Walter", "given" : "Peter J.", "non-dropping-particle" : "", "parse-names" : false, "suffix" : "" }, { "dropping-particle" : "", "family" : "Yannai", "given" : "Laura", "non-dropping-particle" : "", "parse-names" : false, "suffix" : "" } ], "container-title" : "Cell Metabolism", "id" : "ITEM-1", "issue" : "3", "issued" : { "date-parts" : [ [ "2015" ] ] }, "page" : "427-436", "publisher" : "Elsevier Inc.", "title" : "Calorie for Calorie, Dietary Fat Restriction Results in More Body Fat Loss than Carbohydrate Restriction in People with Obesity", "type" : "article-journal", "volume" : "22" }, "uris" : [ "http://www.mendeley.com/documents/?uuid=601c1866-32b3-460f-987e-ccd2ac7fdb7e" ] } ], "mendeley" : { "formattedCitation" : "[46]", "plainTextFormattedCitation" : "[46]", "previouslyFormattedCitation" : "[46]" }, "properties" : { "noteIndex" : 0 }, "schema" : "https://github.com/citation-style-language/schema/raw/master/csl-citation.json" }</w:instrText>
      </w:r>
      <w:r w:rsidR="00A10EEA">
        <w:fldChar w:fldCharType="separate"/>
      </w:r>
      <w:r w:rsidR="00926840" w:rsidRPr="00926840">
        <w:rPr>
          <w:noProof/>
        </w:rPr>
        <w:t>[46]</w:t>
      </w:r>
      <w:r w:rsidR="00A10EEA">
        <w:fldChar w:fldCharType="end"/>
      </w:r>
      <w:r w:rsidR="00A10EEA">
        <w:t xml:space="preserve">.  </w:t>
      </w:r>
      <w:r w:rsidR="004A2F25">
        <w:t xml:space="preserve">Similarly, overfeeding studies have shown that </w:t>
      </w:r>
      <w:r w:rsidR="00B1423F">
        <w:t>over-feeding</w:t>
      </w:r>
      <w:r w:rsidR="00504B90">
        <w:t xml:space="preserve"> induced increases in </w:t>
      </w:r>
      <w:r w:rsidR="004A2F25">
        <w:t xml:space="preserve">energy expenditure </w:t>
      </w:r>
      <w:r w:rsidR="00504B90">
        <w:t>are even more pronounced</w:t>
      </w:r>
      <w:r w:rsidR="004A2F25">
        <w:t xml:space="preserve"> when the diets are high in protein </w:t>
      </w:r>
      <w:r w:rsidR="004A2F25">
        <w:fldChar w:fldCharType="begin" w:fldLock="1"/>
      </w:r>
      <w:r w:rsidR="00882B61">
        <w:instrText>ADDIN CSL_CITATION { "citationItems" : [ { "id" : "ITEM-1", "itemData" : { "DOI" : "10.1001/jama.2011.1918", "ISSN" : "1538-3598", "PMID" : "22215165", "abstract" : "CONTEXT: The role of diet composition in response to overeating and energy dissipation in humans is unclear. OBJECTIVE: To evaluate the effects of overconsumption of low, normal, and high protein diets on weight gain, energy expenditure, and body composition. DESIGN, SETTING, AND PARTICIPANTS: A single-blind, randomized controlled trial of 25 US healthy, weight-stable male and female volunteers, aged 18 to 35 years with a body mass index between 19 and 30. The first participant was admitted to the inpatient metabolic unit in June 2005 and the last in October 2007. INTERVENTION: After consuming a weight-stabilizing diet for 13 to 25 days, participants were randomized to diets containing 5% of energy from protein (low protein), 15% (normal protein), or 25% (high protein), which they were overfed during the last 8 weeks of their 10- to 12-week stay in the inpatient metabolic unit. Compared with energy intake during the weight stabilization period, the protein diets provided approximately 40% more energy intake, which corresponds to 954 kcal/d (95% CI, 884-1022 kcal/d). MAIN OUTCOME MEASURES: Body composition was measured by dual-energy x-ray absorptiometry biweekly, resting energy expenditure was measured weekly by ventilated hood, and total energy expenditure by doubly labeled water prior to the overeating and weight stabilization periods and at weeks 7 to 8. RESULTS: Overeating produced significantly less weight gain in the low protein diet group (3.16 kg; 95% CI, 1.88-4.44 kg) compared with the normal protein diet group (6.05 kg; 95% CI, 4.84-7.26 kg) or the high protein diet group (6.51 kg; 95% CI, 5.23-7.79 kg) (P = .002). Body fat increased similarly in all 3 protein diet groups and represented 50% to more than 90% of the excess stored calories. Resting energy expenditure, total energy expenditure, and body protein did not increase during overfeeding with the low protein diet. In contrast, resting energy expenditure (normal protein diet: 160 kcal/d [95% CI, 102-218 kcal/d]; high protein diet: 227 kcal/d [95% CI, 165-289 kcal/d]) and body protein (lean body mass) (normal protein diet: 2.87 kg [95% CI, 2.11-3.62 kg]; high protein diet: 3.18 kg [95% CI, 2.37-3.98 kg]) increased significantly with the normal and high protein diets. CONCLUSIONS: Among persons living in a controlled setting, calories alone account for the increase in fat; protein affected energy expenditure and storage of lean body mass, but not body fat storage. TRIAL REGISTRATION: clinic\u2026", "author" : [ { "dropping-particle" : "", "family" : "Bray", "given" : "George A", "non-dropping-particle" : "", "parse-names" : false, "suffix" : "" }, { "dropping-particle" : "", "family" : "Smith", "given" : "Steven R", "non-dropping-particle" : "", "parse-names" : false, "suffix" : "" }, { "dropping-particle" : "", "family" : "Jonge", "given" : "Lilian", "non-dropping-particle" : "de", "parse-names" : false, "suffix" : "" }, { "dropping-particle" : "", "family" : "Xie", "given" : "Hui", "non-dropping-particle" : "", "parse-names" : false, "suffix" : "" }, { "dropping-particle" : "", "family" : "Rood", "given" : "Jennifer", "non-dropping-particle" : "", "parse-names" : false, "suffix" : "" }, { "dropping-particle" : "", "family" : "Martin", "given" : "Corby K", "non-dropping-particle" : "", "parse-names" : false, "suffix" : "" }, { "dropping-particle" : "", "family" : "Most", "given" : "Marlene", "non-dropping-particle" : "", "parse-names" : false, "suffix" : "" }, { "dropping-particle" : "", "family" : "Brock", "given" : "Courtney", "non-dropping-particle" : "", "parse-names" : false, "suffix" : "" }, { "dropping-particle" : "", "family" : "Mancuso", "given" : "Susan", "non-dropping-particle" : "", "parse-names" : false, "suffix" : "" }, { "dropping-particle" : "", "family" : "Redman", "given" : "Leanne M", "non-dropping-particle" : "", "parse-names" : false, "suffix" : "" } ], "container-title" : "JAMA : the journal of the American Medical Association", "id" : "ITEM-1", "issue" : "1", "issued" : { "date-parts" : [ [ "2012", "1", "4" ] ] }, "page" : "47-55", "publisher" : "Am Med Assoc", "title" : "Effect of dietary protein content on weight gain, energy expenditure, and body composition during overeating: a randomized controlled trial.", "type" : "article-journal", "volume" : "307" }, "uris" : [ "http://www.mendeley.com/documents/?uuid=4241f66f-dad6-4153-9bb2-976b923b7358" ] }, { "id" : "ITEM-2", "itemData" : { "DOI" : "10.3945/ajcn.114.091769", "ISSN" : "0002-9165", "author" : [ { "dropping-particle" : "", "family" : "Bray", "given" : "George A", "non-dropping-particle" : "", "parse-names" : false, "suffix" : "" }, { "dropping-particle" : "", "family" : "Redman", "given" : "L. M.", "non-dropping-particle" : "", "parse-names" : false, "suffix" : "" }, { "dropping-particle" : "", "family" : "Jonge", "given" : "L.", "non-dropping-particle" : "de", "parse-names" : false, "suffix" : "" }, { "dropping-particle" : "", "family" : "Covington", "given" : "Jeffrey D.", "non-dropping-particle" : "", "parse-names" : false, "suffix" : "" }, { "dropping-particle" : "", "family" : "Rood", "given" : "Jennifer", "non-dropping-particle" : "", "parse-names" : false, "suffix" : "" }, { "dropping-particle" : "", "family" : "Brock", "given" : "Courtney", "non-dropping-particle" : "", "parse-names" : false, "suffix" : "" }, { "dropping-particle" : "", "family" : "Mancuso", "given" : "Susan", "non-dropping-particle" : "", "parse-names" : false, "suffix" : "" }, { "dropping-particle" : "", "family" : "Martin", "given" : "Corby K", "non-dropping-particle" : "", "parse-names" : false, "suffix" : "" }, { "dropping-particle" : "", "family" : "Smith", "given" : "Steven R", "non-dropping-particle" : "", "parse-names" : false, "suffix" : "" } ], "container-title" : "American Journal of Clinical Nutrition", "id" : "ITEM-2", "issue" : "3", "issued" : { "date-parts" : [ [ "2015", "3", "1" ] ] }, "page" : "496-505", "title" : "Effect of protein overfeeding on energy expenditure measured in a metabolic chamber", "type" : "article-journal", "volume" : "101" }, "uris" : [ "http://www.mendeley.com/documents/?uuid=153d239f-cea8-4b24-b4aa-bedd6a933e82" ] } ], "mendeley" : { "formattedCitation" : "[5,47]", "plainTextFormattedCitation" : "[5,47]", "previouslyFormattedCitation" : "[5,47]" }, "properties" : { "noteIndex" : 0 }, "schema" : "https://github.com/citation-style-language/schema/raw/master/csl-citation.json" }</w:instrText>
      </w:r>
      <w:r w:rsidR="004A2F25">
        <w:fldChar w:fldCharType="separate"/>
      </w:r>
      <w:r w:rsidR="00921CEC" w:rsidRPr="00921CEC">
        <w:rPr>
          <w:noProof/>
        </w:rPr>
        <w:t>[5,47]</w:t>
      </w:r>
      <w:r w:rsidR="004A2F25">
        <w:fldChar w:fldCharType="end"/>
      </w:r>
      <w:r w:rsidR="004A2F25">
        <w:t>.</w:t>
      </w:r>
      <w:r w:rsidR="007B0A52">
        <w:t xml:space="preserve">  It is unlikely that brown adipose tissue mediates these effects as there is no increase in brown adipose tissue oxygen consumption in response to HFD </w:t>
      </w:r>
      <w:r w:rsidR="007B0A52">
        <w:fldChar w:fldCharType="begin" w:fldLock="1"/>
      </w:r>
      <w:r w:rsidR="00CD1EC4">
        <w:instrText>ADDIN CSL_CITATION { "citationItems" : [ { "id" : "ITEM-1", "itemData" : { "ISSN" : "0008-4212", "PMID" : "3242772", "abstract" : "Young male Sprague-Dawley rats were induced to overeat (approximately 45%) by provision of a \"cafeteria\" (CAF) diet of palatable human foods. Normophagic rats fed a commercial chow or a semisynthetic diet served as controls. The CAF rats exhibited (a) the reduced food efficiency and the propranolol-inhibitable elevation in resting metabolic rate (resting VO2) that are indicative of a facultative diet-induced thermogenesis (DIT) by which excess energy gain is resisted, and (b) certain changes in brown adipose tissue (BAT) that are among those taken as evidence for BAT as the effector of DIT, e.g., increased protein content and increased mitochondrial binding of GDP. To assess directly and quantitatively the contribution by BAT to the elevation in VO2 (apparent DIT) of the CAF rats, BAT O2 consumption was determined (Fick principle) from measurements of tissue blood flow (microsphere method) and the arteriovenous difference in blood O2 across interscapular BAT (IBAT). To obtain the measurements, the animals were fitted under halothane anesthesia with vascular cannulas for intraventricular injection of microspheres and sampling of arterial blood and the venous effluent of IBAT. After recovery from anesthesia and rewarming to normal body temperature the animals were placed singly in a temperature-controlled metabolic chamber and the measurements, which also included determination of resting VO2, were made 1.5-2 h later about 11:30 h. As determined from measurements made at 28 degrees C (thermoneutrality) mean values of resting VO2 for the cannulated rats were unchanged from those of intact (unoperated) CAF or control rats.(ABSTRACT TRUNCATED AT 250 WORDS)", "author" : [ { "dropping-particle" : "", "family" : "Ma", "given" : "S W", "non-dropping-particle" : "", "parse-names" : false, "suffix" : "" }, { "dropping-particle" : "", "family" : "Foster", "given" : "D O", "non-dropping-particle" : "", "parse-names" : false, "suffix" : "" }, { "dropping-particle" : "", "family" : "Nadeau", "given" : "B E", "non-dropping-particle" : "", "parse-names" : false, "suffix" : "" }, { "dropping-particle" : "", "family" : "Triandafillou", "given" : "J", "non-dropping-particle" : "", "parse-names" : false, "suffix" : "" } ], "container-title" : "Canadian journal of physiology and pharmacology", "id" : "ITEM-1", "issue" : "11", "issued" : { "date-parts" : [ [ "1988", "11" ] ] }, "page" : "1347-54", "title" : "Absence of increased oxygen consumption in brown adipose tissue of rats exhibiting \"cafeteria\" diet-induced thermogenesis.", "type" : "article-journal", "volume" : "66" }, "uris" : [ "http://www.mendeley.com/documents/?uuid=ebbb1049-cf54-42e8-a741-7fe8caa0d270" ] } ], "mendeley" : { "formattedCitation" : "[48]", "plainTextFormattedCitation" : "[48]", "previouslyFormattedCitation" : "[48]" }, "properties" : { "noteIndex" : 0 }, "schema" : "https://github.com/citation-style-language/schema/raw/master/csl-citation.json" }</w:instrText>
      </w:r>
      <w:r w:rsidR="007B0A52">
        <w:fldChar w:fldCharType="separate"/>
      </w:r>
      <w:r w:rsidR="007B0A52" w:rsidRPr="007B0A52">
        <w:rPr>
          <w:noProof/>
        </w:rPr>
        <w:t>[48]</w:t>
      </w:r>
      <w:r w:rsidR="007B0A52">
        <w:fldChar w:fldCharType="end"/>
      </w:r>
      <w:r w:rsidR="007B0A52">
        <w:t xml:space="preserve">, nor is HFD-induced energy expenditure impaired in </w:t>
      </w:r>
      <w:r w:rsidR="007B0A52">
        <w:rPr>
          <w:i/>
        </w:rPr>
        <w:t>Ucp1</w:t>
      </w:r>
      <w:r w:rsidR="007B0A52">
        <w:t xml:space="preserve"> knockout mice </w:t>
      </w:r>
      <w:r w:rsidR="007B0A52">
        <w:fldChar w:fldCharType="begin" w:fldLock="1"/>
      </w:r>
      <w:r w:rsidR="00CD1EC4">
        <w:instrText>ADDIN CSL_CITATION { "citationItems" : [ { "id" : "ITEM-1", "itemData" : { "DOI" : "10.1074/jbc.M804268200", "ISBN" : "0021-9258", "ISSN" : "0021-9258", "PMID" : "18678870", "abstract" : "Our current paradigm for obesity assumes that reduced thermogenic capacity increases susceptibility to obesity, whereas enhanced thermogenic capacity protects against obesity. Here we report that elimination of two major thermogenic pathways encoded by the mitochondrial uncoupling protein (Ucp1) and mitochondrial glycerol-3-phosphate dehydrogenase (Gdm) result in mice with increased resistance to diet-induced obesity when housed at 28 degrees C, provided prior adaptation occurred at 20 degrees C. Obesity resistant Gdm(-/-).Ucp1(-/-) mice maintained at 28 degrees C have increased energy expenditure, in part through conversion of white to brown adipocytes in inguinal fat. Increased oxygen consumption in inguinal fat cell suspensions and the up-regulation of genes of mitochondrial function and fat metabolism indicated increased thermogenic activity, despite the absence of UCP1, whereas liver and skeletal muscle showed no changes in gene expression. Additionally, comparisons of energy expenditure in UCP1-deficient and wild type mice fed an obesogenic diet indicates that UCP1-based brown fat-based thermogenesis plays no role in so-called diet-induced thermogenesis. Accordingly, a new paradigm for obesity emerges in which the inactivation of major thermogenic pathways force the induction of alternative pathways that increase metabolic inefficiency.", "author" : [ { "dropping-particle" : "", "family" : "Anunciado-Koza", "given" : "Rea", "non-dropping-particle" : "", "parse-names" : false, "suffix" : "" }, { "dropping-particle" : "", "family" : "Ukropec", "given" : "Jozef", "non-dropping-particle" : "", "parse-names" : false, "suffix" : "" }, { "dropping-particle" : "", "family" : "Koza", "given" : "Robert a", "non-dropping-particle" : "", "parse-names" : false, "suffix" : "" }, { "dropping-particle" : "", "family" : "Kozak", "given" : "Leslie P.", "non-dropping-particle" : "", "parse-names" : false, "suffix" : "" } ], "container-title" : "The Journal of biological chemistry", "id" : "ITEM-1", "issue" : "41", "issued" : { "date-parts" : [ [ "2008" ] ] }, "page" : "27688-97", "title" : "Inactivation of UCP1 and the glycerol phosphate cycle synergistically increases energy expenditure to resist diet-induced obesity.", "type" : "article-journal", "volume" : "283" }, "uris" : [ "http://www.mendeley.com/documents/?uuid=00985014-9612-486a-9e3b-b3e77aae5847" ] } ], "mendeley" : { "formattedCitation" : "[49]", "plainTextFormattedCitation" : "[49]", "previouslyFormattedCitation" : "[49]" }, "properties" : { "noteIndex" : 0 }, "schema" : "https://github.com/citation-style-language/schema/raw/master/csl-citation.json" }</w:instrText>
      </w:r>
      <w:r w:rsidR="007B0A52">
        <w:fldChar w:fldCharType="separate"/>
      </w:r>
      <w:r w:rsidR="007B0A52" w:rsidRPr="007B0A52">
        <w:rPr>
          <w:noProof/>
        </w:rPr>
        <w:t>[49]</w:t>
      </w:r>
      <w:r w:rsidR="007B0A52">
        <w:fldChar w:fldCharType="end"/>
      </w:r>
      <w:r w:rsidR="007B0A52">
        <w:t>.</w:t>
      </w:r>
    </w:p>
    <w:p w14:paraId="20FE2733" w14:textId="77777777" w:rsidR="003F5FAC" w:rsidRDefault="003F5FAC" w:rsidP="007D1A22"/>
    <w:p w14:paraId="1319FE07" w14:textId="3AE7C6EC" w:rsidR="00926840" w:rsidRPr="00926840" w:rsidRDefault="0045183A" w:rsidP="007D1A22">
      <w:r>
        <w:t>Our</w:t>
      </w:r>
      <w:r w:rsidR="003F5FAC">
        <w:t xml:space="preserve"> identification of </w:t>
      </w:r>
      <w:r w:rsidR="00E522BC">
        <w:t xml:space="preserve">skeletal muscle </w:t>
      </w:r>
      <w:r w:rsidR="003F5FAC">
        <w:t xml:space="preserve">mTORC1 as </w:t>
      </w:r>
      <w:r w:rsidR="00E522BC">
        <w:t xml:space="preserve">an anti-obesegenic provides a potential mechanism by which over-feeding can cause increases in energy expenditure.  </w:t>
      </w:r>
      <w:r w:rsidR="00373D35">
        <w:t xml:space="preserve">Our findings are consistent with the hypothesis that nutrient excess generally, and high protein feeding specifically may function via mTORC1-dependent changes in muscle oxidation, but do not preclude the role of other tissues and molecular targets that may underlie the increases in energy expenditure </w:t>
      </w:r>
      <w:r w:rsidR="00DA21D3">
        <w:t>that accompany high protein diets</w:t>
      </w:r>
      <w:r w:rsidR="00921CEC">
        <w:t xml:space="preserve"> (reviewed in </w:t>
      </w:r>
      <w:r w:rsidR="00921CEC">
        <w:fldChar w:fldCharType="begin" w:fldLock="1"/>
      </w:r>
      <w:r w:rsidR="00882B61">
        <w:instrText>ADDIN CSL_CITATION { "citationItems" : [ { "id" : "ITEM-1", "itemData" : { "DOI" : "10.1080/07315724.2004.10719381", "ISBN" : "0731-5724", "ISSN" : "0731-5724", "PMID" : "15466943", "abstract" : "For years, proponents of some fad diets have claimed that higher amounts of protein facilitate weight loss. Only in recent years have studies begun to examine the effects of high protein diets on energy expenditure, subsequent energy intake and weight loss as compared to lower protein diets. In this study, we conducted a systematic review of randomized investigations on the effects of high protein diets on dietary thermogenesis, satiety, body weight and fat loss. There is convincing evidence that a higher protein intake increases thermogenesis and satiety compared to diets of lower protein content. The weight of evidence also suggests that high protein meals lead to a reduced subsequent energy intake. Some evidence suggests that diets higher in protein result in an increased weight loss and fat loss as compared to diets lower in protein, but findings have not been consistent. In dietary practice, it may be beneficial to partially replace refined carbohydrate with protein sources that are low in saturated fat. Although recent evidence supports potential benefit, rigorous longer-term studies are needed to investigate the effects of high protein diets on weight loss and weight maintenance.", "author" : [ { "dropping-particle" : "", "family" : "Halton", "given" : "Thomas L", "non-dropping-particle" : "", "parse-names" : false, "suffix" : "" }, { "dropping-particle" : "", "family" : "Hu", "given" : "Frank B", "non-dropping-particle" : "", "parse-names" : false, "suffix" : "" } ], "container-title" : "Journal of the American College of Nutrition", "id" : "ITEM-1", "issue" : "5", "issued" : { "date-parts" : [ [ "2004" ] ] }, "page" : "373-385", "title" : "The effects of high protein diets on thermogenesis, satiety and weight loss: a critical review.", "type" : "article-journal", "volume" : "23" }, "uris" : [ "http://www.mendeley.com/documents/?uuid=8b75f4bf-eeb6-49a9-9683-4e6248518aa6" ] } ], "mendeley" : { "formattedCitation" : "[50]", "plainTextFormattedCitation" : "[50]", "previouslyFormattedCitation" : "[50]" }, "properties" : { "noteIndex" : 0 }, "schema" : "https://github.com/citation-style-language/schema/raw/master/csl-citation.json" }</w:instrText>
      </w:r>
      <w:r w:rsidR="00921CEC">
        <w:fldChar w:fldCharType="separate"/>
      </w:r>
      <w:r w:rsidR="00921CEC" w:rsidRPr="00921CEC">
        <w:rPr>
          <w:noProof/>
        </w:rPr>
        <w:t>[50]</w:t>
      </w:r>
      <w:r w:rsidR="00921CEC">
        <w:fldChar w:fldCharType="end"/>
      </w:r>
      <w:r w:rsidR="00921CEC">
        <w:t>)</w:t>
      </w:r>
      <w:r w:rsidR="00373D35">
        <w:t xml:space="preserve">.  </w:t>
      </w:r>
      <w:r w:rsidR="00E522BC">
        <w:t xml:space="preserve">While the direct mechanisms by which mTORC1 increases energy expenditure have not yet been identified, our data are congruent with previous reports showing that activation of mTORC1 in muscle results in </w:t>
      </w:r>
      <w:r w:rsidR="00B83F46">
        <w:t xml:space="preserve">elevated mitochondrial biogenesis in fibroblasts </w:t>
      </w:r>
      <w:r w:rsidR="00B83F46">
        <w:fldChar w:fldCharType="begin" w:fldLock="1"/>
      </w:r>
      <w:r w:rsidR="00882B61">
        <w:instrText>ADDIN CSL_CITATION { "citationItems" : [ { "id" : "ITEM-1", "itemData" : { "DOI" : "10.1016/j.cmet.2013.10.001", "ISBN" : "1932-7420 (Electronic)\\r1550-4131 (Linking)", "ISSN" : "15504131", "PMID" : "24206664", "abstract" : "mRNA translation is thought to be the most energy-consuming process in the cell. Translation and energy metabolism are dysregulated in a variety of diseases including cancer, diabetes, and heart disease. However, the mechanisms that coordinate translation and energy metabolism in mammals remain largely unknown. The mechanistic/mammalian target of rapamycin complex 1 (mTORC1) stimulates mRNA translation and other anabolic processes. We demonstrate that mTORC1 controls mitochondrial activity and biogenesis by selectively promoting translation of nucleus-encoded mitochondria-related mRNAs via inhibition of the eukaryotic translation initiation factor 4E (eIF4E)-binding proteins (4E-BPs). Stimulating the translation of nucleus-encoded mitochondria-related mRNAs engenders an increase in ATP production capacity, a required energy source for translation. These findings establish a feed-forward loop that links mRNA translation to oxidative phosphorylation, thereby providing a key mechanism linking aberrant mTOR signaling to conditions of abnormal cellular energy metabolism such as neoplasia and insulin resistance. \u00a9 2013 Elsevier Inc.", "author" : [ { "dropping-particle" : "", "family" : "Morita", "given" : "Masahiro", "non-dropping-particle" : "", "parse-names" : false, "suffix" : "" }, { "dropping-particle" : "", "family" : "Gravel", "given" : "Simon Pierre", "non-dropping-particle" : "", "parse-names" : false, "suffix" : "" }, { "dropping-particle" : "", "family" : "Ch\u00e9nard", "given" : "Val\u00e9rie", "non-dropping-particle" : "", "parse-names" : false, "suffix" : "" }, { "dropping-particle" : "", "family" : "Sikstr\u00f6m", "given" : "Kristina", "non-dropping-particle" : "", "parse-names" : false, "suffix" : "" }, { "dropping-particle" : "", "family" : "Zheng", "given" : "Liang", "non-dropping-particle" : "", "parse-names" : false, "suffix" : "" }, { "dropping-particle" : "", "family" : "Alain", "given" : "Tommy", "non-dropping-particle" : "", "parse-names" : false, "suffix" : "" }, { "dropping-particle" : "", "family" : "Gandin", "given" : "Valentina", "non-dropping-particle" : "", "parse-names" : false, "suffix" : "" }, { "dropping-particle" : "", "family" : "Avizonis", "given" : "Daina", "non-dropping-particle" : "", "parse-names" : false, "suffix" : "" }, { "dropping-particle" : "", "family" : "Arguello", "given" : "Meztli", "non-dropping-particle" : "", "parse-names" : false, "suffix" : "" }, { "dropping-particle" : "", "family" : "Zakaria", "given" : "Chadi", "non-dropping-particle" : "", "parse-names" : false, "suffix" : "" }, { "dropping-particle" : "", "family" : "McLaughlan", "given" : "Shannon", "non-dropping-particle" : "", "parse-names" : false, "suffix" : "" }, { "dropping-particle" : "", "family" : "Nouet", "given" : "Yann", "non-dropping-particle" : "", "parse-names" : false, "suffix" : "" }, { "dropping-particle" : "", "family" : "Pause", "given" : "Arnim", "non-dropping-particle" : "", "parse-names" : false, "suffix" : "" }, { "dropping-particle" : "", "family" : "Pollak", "given" : "Michael", "non-dropping-particle" : "", "parse-names" : false, "suffix" : "" }, { "dropping-particle" : "", "family" : "Gottlieb", "given" : "Eyal", "non-dropping-particle" : "", "parse-names" : false, "suffix" : "" }, { "dropping-particle" : "", "family" : "Larsson", "given" : "Ola", "non-dropping-particle" : "", "parse-names" : false, "suffix" : "" }, { "dropping-particle" : "", "family" : "St-Pierre", "given" : "Julie", "non-dropping-particle" : "", "parse-names" : false, "suffix" : "" }, { "dropping-particle" : "", "family" : "Topisirovic", "given" : "Ivan", "non-dropping-particle" : "", "parse-names" : false, "suffix" : "" }, { "dropping-particle" : "", "family" : "Sonenberg", "given" : "Nahum", "non-dropping-particle" : "", "parse-names" : false, "suffix" : "" } ], "container-title" : "Cell Metabolism", "id" : "ITEM-1", "issue" : "5", "issued" : { "date-parts" : [ [ "2013" ] ] }, "page" : "698-711", "title" : "MTORC1 controls mitochondrial activity and biogenesis through 4E-BP-dependent translational regulation", "type" : "article-journal", "volume" : "18" }, "uris" : [ "http://www.mendeley.com/documents/?uuid=24d6642f-690f-4082-bad5-3b4f9fe7fa1f" ] } ], "mendeley" : { "formattedCitation" : "[51]", "plainTextFormattedCitation" : "[51]", "previouslyFormattedCitation" : "[51]" }, "properties" : { "noteIndex" : 0 }, "schema" : "https://github.com/citation-style-language/schema/raw/master/csl-citation.json" }</w:instrText>
      </w:r>
      <w:r w:rsidR="00B83F46">
        <w:fldChar w:fldCharType="separate"/>
      </w:r>
      <w:r w:rsidR="00921CEC" w:rsidRPr="00921CEC">
        <w:rPr>
          <w:noProof/>
        </w:rPr>
        <w:t>[51]</w:t>
      </w:r>
      <w:r w:rsidR="00B83F46">
        <w:fldChar w:fldCharType="end"/>
      </w:r>
      <w:r w:rsidR="00B83F46">
        <w:t xml:space="preserve"> and an increase in</w:t>
      </w:r>
      <w:r w:rsidR="00E522BC">
        <w:t xml:space="preserve"> oxidative </w:t>
      </w:r>
      <w:r w:rsidR="00B83F46">
        <w:t xml:space="preserve">muscle </w:t>
      </w:r>
      <w:r w:rsidR="00E522BC">
        <w:t>fiber</w:t>
      </w:r>
      <w:r w:rsidR="00B83F46">
        <w:t>s</w:t>
      </w:r>
      <w:r w:rsidR="00E522BC">
        <w:t xml:space="preserve"> </w:t>
      </w:r>
      <w:r w:rsidR="00B83F46">
        <w:fldChar w:fldCharType="begin" w:fldLock="1"/>
      </w:r>
      <w:r w:rsidR="00921CEC">
        <w:instrText>ADDIN CSL_CITATION { "citationItems" : [ { "id" : "ITEM-1",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u00a0A.", "non-dropping-particle" : "", "parse-names" : false, "suffix" : "" } ], "container-title" : "Skeletal muscle", "id" : "ITEM-1", "issue" : "1", "issued" : { "date-parts" : [ [ "2013", "1" ] ] }, "page" : "6", "title" : "Differential response of skeletal muscles to mTORC1 signaling during atrophy and hypertrophy.", "type" : "article-journal", "volume" : "3" }, "uris" : [ "http://www.mendeley.com/documents/?uuid=75a9c1c2-8af4-478f-8ff6-5e14826d4927" ] } ], "mendeley" : { "formattedCitation" : "[20]", "plainTextFormattedCitation" : "[20]", "previouslyFormattedCitation" : "[20]" }, "properties" : { "noteIndex" : 0 }, "schema" : "https://github.com/citation-style-language/schema/raw/master/csl-citation.json" }</w:instrText>
      </w:r>
      <w:r w:rsidR="00B83F46">
        <w:fldChar w:fldCharType="separate"/>
      </w:r>
      <w:r w:rsidR="00CE7E88" w:rsidRPr="00CE7E88">
        <w:rPr>
          <w:noProof/>
        </w:rPr>
        <w:t>[20]</w:t>
      </w:r>
      <w:r w:rsidR="00B83F46">
        <w:fldChar w:fldCharType="end"/>
      </w:r>
      <w:r w:rsidR="00926840">
        <w:t xml:space="preserve">. Our findings of reduced diet-induced obesity and increased energy expenditure are also generally congruent with the findings of Guridi </w:t>
      </w:r>
      <w:r w:rsidR="00926840">
        <w:rPr>
          <w:i/>
        </w:rPr>
        <w:t xml:space="preserve">et al. </w:t>
      </w:r>
      <w:r w:rsidR="00926840">
        <w:rPr>
          <w:i/>
        </w:rPr>
        <w:fldChar w:fldCharType="begin" w:fldLock="1"/>
      </w:r>
      <w:r w:rsidR="00921CEC">
        <w:rPr>
          <w:i/>
        </w:rPr>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mendeley" : { "formattedCitation" : "[22]", "plainTextFormattedCitation" : "[22]", "previouslyFormattedCitation" : "[22]" }, "properties" : { "noteIndex" : 0 }, "schema" : "https://github.com/citation-style-language/schema/raw/master/csl-citation.json" }</w:instrText>
      </w:r>
      <w:r w:rsidR="00926840">
        <w:rPr>
          <w:i/>
        </w:rPr>
        <w:fldChar w:fldCharType="separate"/>
      </w:r>
      <w:r w:rsidR="00926840" w:rsidRPr="00926840">
        <w:rPr>
          <w:noProof/>
        </w:rPr>
        <w:t>[22]</w:t>
      </w:r>
      <w:r w:rsidR="00926840">
        <w:rPr>
          <w:i/>
        </w:rPr>
        <w:fldChar w:fldCharType="end"/>
      </w:r>
      <w:r w:rsidR="00926840">
        <w:rPr>
          <w:i/>
        </w:rPr>
        <w:t>,</w:t>
      </w:r>
      <w:r w:rsidR="00926840">
        <w:t xml:space="preserve"> however our model has several important differences.  We do not observe insulin resistance in our animals, nor do we observe myoatrophy as measured either by reduc</w:t>
      </w:r>
      <w:r w:rsidR="000654BB">
        <w:t>ed</w:t>
      </w:r>
      <w:r w:rsidR="00926840">
        <w:t xml:space="preserve"> lean body mass or </w:t>
      </w:r>
      <w:r w:rsidR="00E01C7B">
        <w:t xml:space="preserve">increased </w:t>
      </w:r>
      <w:r w:rsidR="00926840">
        <w:t xml:space="preserve">expression of </w:t>
      </w:r>
      <w:commentRangeStart w:id="10"/>
      <w:commentRangeStart w:id="11"/>
      <w:r w:rsidR="00926840">
        <w:t>atrogenes</w:t>
      </w:r>
      <w:commentRangeEnd w:id="10"/>
      <w:r w:rsidR="00926840">
        <w:rPr>
          <w:rStyle w:val="CommentReference"/>
        </w:rPr>
        <w:commentReference w:id="10"/>
      </w:r>
      <w:commentRangeEnd w:id="11"/>
      <w:r w:rsidR="000654BB">
        <w:rPr>
          <w:rStyle w:val="CommentReference"/>
        </w:rPr>
        <w:commentReference w:id="11"/>
      </w:r>
      <w:r w:rsidR="00926840">
        <w:t xml:space="preserve">.  Furthermore, we do not observe transcriptional elevation of </w:t>
      </w:r>
      <w:r w:rsidR="000654BB">
        <w:t>fatty acid synthase (</w:t>
      </w:r>
      <w:r w:rsidR="000654BB" w:rsidRPr="000654BB">
        <w:rPr>
          <w:i/>
        </w:rPr>
        <w:t>Fasn</w:t>
      </w:r>
      <w:r w:rsidR="000654BB">
        <w:t>) or GLUT1 (</w:t>
      </w:r>
      <w:r w:rsidR="000654BB" w:rsidRPr="000654BB">
        <w:rPr>
          <w:i/>
        </w:rPr>
        <w:t>Slc2a1</w:t>
      </w:r>
      <w:r w:rsidR="000654BB">
        <w:t xml:space="preserve">).  Whether muscle atrophy, insulin resistance and the expression of these genes are linked is unclear, but these differences may reflect different Cre drivers used, as </w:t>
      </w:r>
      <w:r w:rsidR="000654BB" w:rsidRPr="000654BB">
        <w:rPr>
          <w:i/>
        </w:rPr>
        <w:t>ACTA1-Cre</w:t>
      </w:r>
      <w:r w:rsidR="000654BB">
        <w:t xml:space="preserve"> was used in those studies, while </w:t>
      </w:r>
      <w:r w:rsidR="000654BB" w:rsidRPr="000654BB">
        <w:rPr>
          <w:i/>
        </w:rPr>
        <w:t>Ckmm-Cre</w:t>
      </w:r>
      <w:r w:rsidR="000654BB">
        <w:t xml:space="preserve"> was used in our studies.  </w:t>
      </w:r>
    </w:p>
    <w:p w14:paraId="2AB4686A" w14:textId="77777777" w:rsidR="00926840" w:rsidRDefault="00926840" w:rsidP="007D1A22"/>
    <w:p w14:paraId="3ADAB360" w14:textId="33FE1709" w:rsidR="00B96350" w:rsidRDefault="000654BB" w:rsidP="007D1A22">
      <w:r>
        <w:t>While one mechanism linking muscle mTOR</w:t>
      </w:r>
      <w:r w:rsidR="002638F5">
        <w:t xml:space="preserve">C1 activity to reduced fat mass may be </w:t>
      </w:r>
      <w:r w:rsidR="00B96350">
        <w:t xml:space="preserve">elevations in muscle-derived </w:t>
      </w:r>
      <w:r>
        <w:t>FGF21</w:t>
      </w:r>
      <w:r w:rsidR="002638F5">
        <w:t xml:space="preserve"> </w:t>
      </w:r>
      <w:r w:rsidR="002638F5">
        <w:fldChar w:fldCharType="begin" w:fldLock="1"/>
      </w:r>
      <w:r w:rsidR="00882B61">
        <w:instrText>ADDIN CSL_CITATION { "citationItems" : [ { "id" : "ITEM-1", "itemData" : { "DOI" : "10.1126/scisignal.aab3715", "ISBN" : "1937-9145 (Electronic)", "ISSN" : "1937-9145", "PMID" : "26554817", "abstract" : "Skeletal muscle alters whole-body metabolism through the release of hormones into the bloodstream called myokines. Guridi et al. found that skeletal muscle released a hormone called FGF21 in mice with skeletal muscle\u2013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u2013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u03b1 (eukaryotic translation initiation factor 2\u03b1),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 "author" : [ { "dropping-particle" : "", "family" : "Guridi", "given" : "Maitea", "non-dropping-particle" : "", "parse-names" : false, "suffix" : "" }, { "dropping-particle" : "", "family" : "Tintignac", "given" : "Lionel A", "non-dropping-particle" : "", "parse-names" : false, "suffix" : "" }, { "dropping-particle" : "", "family" : "Lin", "given" : "Shuo", "non-dropping-particle" : "", "parse-names" : false, "suffix" : "" }, { "dropping-particle" : "", "family" : "Kupr", "given" : "Barbara", "non-dropping-particle" : "", "parse-names" : false, "suffix" : "" }, { "dropping-particle" : "", "family" : "Castets", "given" : "Perrine", "non-dropping-particle" : "", "parse-names" : false, "suffix" : "" }, { "dropping-particle" : "", "family" : "R\u00fcegg", "given" : "Markus\u00a0A.", "non-dropping-particle" : "", "parse-names" : false, "suffix" : "" } ], "container-title" : "Science Signaling", "id" : "ITEM-1", "issue" : "402", "issued" : { "date-parts" : [ [ "2015" ] ] }, "page" : "ra113-ra113", "title" : "Activation of mTORC1 in skeletal muscle regulates whole-body metabolism through FGF21", "type" : "article-journal", "volume" : "8" }, "uris" : [ "http://www.mendeley.com/documents/?uuid=657c7b73-0513-4458-8465-cfaef5a488ef" ] }, { "id" : "ITEM-2", "itemData" : { "DOI" : "10.1172/JCI77361", "ISSN" : "1558-8238", "PMID" : "26121750", "abstract" : "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u03b3 coactivator-1\u03b1 (PGC-1\u03b1)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 "author" : [ { "dropping-particle" : "", "family" : "Tsai", "given" : "Shihyin", "non-dropping-particle" : "", "parse-names" : false, "suffix" : "" }, { "dropping-particle" : "", "family" : "Sitzmann", "given" : "Joanna M", "non-dropping-particle" : "", "parse-names" : false, "suffix" : "" }, { "dropping-particle" : "", "family" : "Dastidar", "given" : "Somasish G", "non-dropping-particle" : "", "parse-names" : false, "suffix" : "" }, { "dropping-particle" : "", "family" : "Rodriguez", "given" : "Ariana a", "non-dropping-particle" : "", "parse-names" : false, "suffix" : "" }, { "dropping-particle" : "", "family" : "Vu", "given" : "Stephanie L", "non-dropping-particle" : "", "parse-names" : false, "suffix" : "" }, { "dropping-particle" : "", "family" : "McDonald", "given" : "Circe E.", "non-dropping-particle" : "", "parse-names" : false, "suffix" : "" }, { "dropping-particle" : "", "family" : "Academia", "given" : "Emmeline C", "non-dropping-particle" : "", "parse-names" : false, "suffix" : "" }, { "dropping-particle" : "", "family" : "O'Leary", "given" : "Monique N", "non-dropping-particle" : "", "parse-names" : false, "suffix" : "" }, { "dropping-particle" : "", "family" : "Ashe", "given" : "Travis D", "non-dropping-particle" : "", "parse-names" : false, "suffix" : "" }, { "dropping-particle" : "", "family" : "Spada", "given" : "Albert R.", "non-dropping-particle" : "La", "parse-names" : false, "suffix" : "" }, { "dropping-particle" : "", "family" : "Kennedy", "given" : "Brian\u00a0K.", "non-dropping-particle" : "", "parse-names" : false, "suffix" : "" } ], "container-title" : "The Journal of clinical investigation", "id" : "ITEM-2", "issue" : "8", "issued" : { "date-parts" : [ [ "2015", "8", "3" ] ] }, "page" : "2952-64", "title" : "Muscle-specific 4E-BP1 signaling activation improves metabolic parameters during aging and obesity.", "type" : "article-journal", "volume" : "125" }, "uris" : [ "http://www.mendeley.com/documents/?uuid=23113948-169a-45a0-b5ae-23a7e0fc47a9" ] }, { "id" : "ITEM-3", "itemData" : { "DOI" : "10.1038/nm.3014", "ISSN" : "1546-170X", "PMID" : "23202295", "abstract" : "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 "author" : [ { "dropping-particle" : "", "family" : "Kim", "given" : "Kook Hwan", "non-dropping-particle" : "", "parse-names" : false, "suffix" : "" }, { "dropping-particle" : "", "family" : "Jeong", "given" : "Yeon Taek", "non-dropping-particle" : "", "parse-names" : false, "suffix" : "" }, { "dropping-particle" : "", "family" : "Oh", "given" : "Hyunhee", "non-dropping-particle" : "", "parse-names" : false, "suffix" : "" }, { "dropping-particle" : "", "family" : "Kim", "given" : "Seong Hun", "non-dropping-particle" : "", "parse-names" : false, "suffix" : "" }, { "dropping-particle" : "", "family" : "Cho", "given" : "Jae Min", "non-dropping-particle" : "", "parse-names" : false, "suffix" : "" }, { "dropping-particle" : "", "family" : "Kim", "given" : "Yo-Na", "non-dropping-particle" : "", "parse-names" : false, "suffix" : "" }, { "dropping-particle" : "", "family" : "Kim", "given" : "Su Sung", "non-dropping-particle" : "", "parse-names" : false, "suffix" : "" }, { "dropping-particle" : "", "family" : "Kim", "given" : "Do Hoon", "non-dropping-particle" : "", "parse-names" : false, "suffix" : "" }, { "dropping-particle" : "", "family" : "Hur", "given" : "Kyu Yeon", "non-dropping-particle" : "", "parse-names" : false, "suffix" : "" }, { "dropping-particle" : "", "family" : "Kim", "given" : "Hyoung Kyu", "non-dropping-particle" : "", "parse-names" : false, "suffix" : "" }, { "dropping-particle" : "", "family" : "Ko", "given" : "Taehee", "non-dropping-particle" : "", "parse-names" : false, "suffix" : "" }, { "dropping-particle" : "", "family" : "Han", "given" : "Jin", "non-dropping-particle" : "", "parse-names" : false, "suffix" : "" }, { "dropping-particle" : "", "family" : "Kim", "given" : "Hong Lim", "non-dropping-particle" : "", "parse-names" : false, "suffix" : "" }, { "dropping-particle" : "", "family" : "Kim", "given" : "Jin", "non-dropping-particle" : "", "parse-names" : false, "suffix" : "" }, { "dropping-particle" : "", "family" : "Back", "given" : "Sung Hoon", "non-dropping-particle" : "", "parse-names" : false, "suffix" : "" }, { "dropping-particle" : "", "family" : "Komatsu", "given" : "Masaaki", "non-dropping-particle" : "", "parse-names" : false, "suffix" : "" }, { "dropping-particle" : "", "family" : "Chen", "given" : "Hsiuchen", "non-dropping-particle" : "", "parse-names" : false, "suffix" : "" }, { "dropping-particle" : "", "family" : "Chan", "given" : "David C", "non-dropping-particle" : "", "parse-names" : false, "suffix" : "" }, { "dropping-particle" : "", "family" : "Konishi", "given" : "Morichika", "non-dropping-particle" : "", "parse-names" : false, "suffix" : "" }, { "dropping-particle" : "", "family" : "Itoh", "given" : "Nobuyuki", "non-dropping-particle" : "", "parse-names" : false, "suffix" : "" }, { "dropping-particle" : "", "family" : "Choi", "given" : "Cheol Soo", "non-dropping-particle" : "", "parse-names" : false, "suffix" : "" }, { "dropping-particle" : "", "family" : "Lee", "given" : "Myung-Shik", "non-dropping-particle" : "", "parse-names" : false, "suffix" : "" } ], "container-title" : "Nature medicine", "id" : "ITEM-3", "issued" : { "date-parts" : [ [ "2012", "12", "2" ] ] }, "title" : "Autophagy deficiency leads to protection from obesity and insulin resistance by inducing Fgf21 as a mitokine.", "type" : "article-journal" }, "uris" : [ "http://www.mendeley.com/documents/?uuid=49fb0fd7-7aad-49d2-aece-32d2d5fc5ee5" ] } ], "mendeley" : { "formattedCitation" : "[22,52,53]", "plainTextFormattedCitation" : "[22,52,53]", "previouslyFormattedCitation" : "[22,52,53]" }, "properties" : { "noteIndex" : 0 }, "schema" : "https://github.com/citation-style-language/schema/raw/master/csl-citation.json" }</w:instrText>
      </w:r>
      <w:r w:rsidR="002638F5">
        <w:fldChar w:fldCharType="separate"/>
      </w:r>
      <w:r w:rsidR="00921CEC" w:rsidRPr="00921CEC">
        <w:rPr>
          <w:noProof/>
        </w:rPr>
        <w:t>[22,52,53]</w:t>
      </w:r>
      <w:r w:rsidR="002638F5">
        <w:fldChar w:fldCharType="end"/>
      </w:r>
      <w:r>
        <w:t xml:space="preserve">, </w:t>
      </w:r>
      <w:r w:rsidR="002638F5">
        <w:t xml:space="preserve">another possibility is that </w:t>
      </w:r>
      <w:r w:rsidR="00FD1D50">
        <w:t>these effects may be autonomous to the muscle tissue</w:t>
      </w:r>
      <w:r w:rsidR="00A77C1A">
        <w:t xml:space="preserve">.  The mechanism underlying the changes in </w:t>
      </w:r>
      <w:r w:rsidR="00FD1D50">
        <w:t>fiber type</w:t>
      </w:r>
      <w:r w:rsidR="00A77C1A">
        <w:t xml:space="preserve"> </w:t>
      </w:r>
      <w:r w:rsidR="00FD1D50">
        <w:t>are</w:t>
      </w:r>
      <w:r w:rsidR="002638F5">
        <w:t xml:space="preserve"> unclear but si</w:t>
      </w:r>
      <w:r w:rsidR="00FA15D0">
        <w:t>nce amino acids and fatty acids are both reliant on mitochondria to gener</w:t>
      </w:r>
      <w:r w:rsidR="00E26D9D">
        <w:t xml:space="preserve">ate fuel, it is possible that an alternation </w:t>
      </w:r>
      <w:r w:rsidR="00FA15D0">
        <w:t xml:space="preserve">in substrate flux </w:t>
      </w:r>
      <w:r w:rsidR="00A77C1A">
        <w:t>could</w:t>
      </w:r>
      <w:r w:rsidR="00FA15D0">
        <w:t xml:space="preserve"> </w:t>
      </w:r>
      <w:r w:rsidR="00FD1D50">
        <w:t>result</w:t>
      </w:r>
      <w:r w:rsidR="00FA15D0">
        <w:t xml:space="preserve"> more </w:t>
      </w:r>
      <w:r w:rsidR="00E26D9D">
        <w:t xml:space="preserve">oxidative fibers, which then leads to more </w:t>
      </w:r>
      <w:r w:rsidR="002638F5">
        <w:t>increased</w:t>
      </w:r>
      <w:r w:rsidR="00E26D9D">
        <w:t xml:space="preserve"> </w:t>
      </w:r>
      <w:r w:rsidR="002638F5">
        <w:t>lipid</w:t>
      </w:r>
      <w:r w:rsidR="00E26D9D">
        <w:t xml:space="preserve"> </w:t>
      </w:r>
      <w:r w:rsidR="002638F5">
        <w:t>oxidation</w:t>
      </w:r>
      <w:r w:rsidR="00E26D9D">
        <w:t xml:space="preserve"> and less </w:t>
      </w:r>
      <w:r w:rsidR="002638F5">
        <w:t>adiposity</w:t>
      </w:r>
      <w:r w:rsidR="00FA15D0">
        <w:t xml:space="preserve">.  </w:t>
      </w:r>
      <w:r w:rsidR="00CD1EC4">
        <w:t xml:space="preserve">This hypothesis is consistent with anti-obesegenic effects of muscle specific </w:t>
      </w:r>
      <w:r w:rsidR="00CD1EC4">
        <w:rPr>
          <w:i/>
        </w:rPr>
        <w:t>Cd36</w:t>
      </w:r>
      <w:r w:rsidR="00CD1EC4">
        <w:t xml:space="preserve"> overexpression </w:t>
      </w:r>
      <w:r w:rsidR="00CD1EC4">
        <w:fldChar w:fldCharType="begin" w:fldLock="1"/>
      </w:r>
      <w:r w:rsidR="00882B61">
        <w:instrText>ADDIN CSL_CITATION { "citationItems" : [ { "id" : "ITEM-1", "itemData" : { "DOI" : "10.1074/jbc.274.38.26761", "ISBN" : "0021-9258 (Print)\\r0021-9258 (Linking)", "ISSN" : "00219258", "PMID" : "10480880", "abstract" : "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 "author" : [ { "dropping-particle" : "", "family" : "Ibrahimi", "given" : "Azeddine", "non-dropping-particle" : "", "parse-names" : false, "suffix" : "" }, { "dropping-particle" : "", "family" : "Bonen", "given" : "Arend", "non-dropping-particle" : "", "parse-names" : false, "suffix" : "" }, { "dropping-particle" : "", "family" : "Blinn", "given" : "W. Dennis", "non-dropping-particle" : "", "parse-names" : false, "suffix" : "" }, { "dropping-particle" : "", "family" : "Hajri", "given" : "Tahar", "non-dropping-particle" : "", "parse-names" : false, "suffix" : "" }, { "dropping-particle" : "", "family" : "Li", "given" : "Xin", "non-dropping-particle" : "", "parse-names" : false, "suffix" : "" }, { "dropping-particle" : "", "family" : "Zhong", "given" : "Kai", "non-dropping-particle" : "", "parse-names" : false, "suffix" : "" }, { "dropping-particle" : "", "family" : "Cameron", "given" : "Roger", "non-dropping-particle" : "", "parse-names" : false, "suffix" : "" }, { "dropping-particle" : "", "family" : "Abumrad", "given" : "Nada A.", "non-dropping-particle" : "", "parse-names" : false, "suffix" : "" } ], "container-title" : "Journal of Biological Chemistry", "id" : "ITEM-1", "issue" : "38", "issued" : { "date-parts" : [ [ "1999", "9", "17" ] ] }, "page" : "26761-26766", "title" : "Muscle-specific overexpression of FAT/CD36 enhances fatty acid oxidation by contracting muscle, reduces plasma triglycerides and fatty acids, and increases plasma glucose and insulin", "type" : "article-journal", "volume" : "274" }, "uris" : [ "http://www.mendeley.com/documents/?uuid=895ce419-6944-4cd8-9513-02a4ee488a75" ] } ], "mendeley" : { "formattedCitation" : "[54]", "plainTextFormattedCitation" : "[54]", "previouslyFormattedCitation" : "[54]" }, "properties" : { "noteIndex" : 0 }, "schema" : "https://github.com/citation-style-language/schema/raw/master/csl-citation.json" }</w:instrText>
      </w:r>
      <w:r w:rsidR="00CD1EC4">
        <w:fldChar w:fldCharType="separate"/>
      </w:r>
      <w:r w:rsidR="00921CEC" w:rsidRPr="00921CEC">
        <w:rPr>
          <w:noProof/>
        </w:rPr>
        <w:t>[54]</w:t>
      </w:r>
      <w:r w:rsidR="00CD1EC4">
        <w:fldChar w:fldCharType="end"/>
      </w:r>
      <w:r w:rsidR="00CD1EC4">
        <w:t xml:space="preserve"> and with the observation that elevated free fatty acids can promote mitochondrial biogenesis </w:t>
      </w:r>
      <w:r w:rsidR="00CD1EC4">
        <w:fldChar w:fldCharType="begin" w:fldLock="1"/>
      </w:r>
      <w:r w:rsidR="00882B61">
        <w:instrText>ADDIN CSL_CITATION { "citationItems" : [ { "id" : "ITEM-1", "itemData" : { "DOI" : "10.1073/pnas.0704024104", "ISBN" : "0027-8424 (Print)\\r0027-8424 (Linking)", "ISSN" : "0027-8424", "PMID" : "17548828", "abstract" : "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 "author" : [ { "dropping-particle" : "", "family" : "Garcia-Roves", "given" : "Pablo", "non-dropping-particle" : "", "parse-names" : false, "suffix" : "" }, { "dropping-particle" : "", "family" : "Huss", "given" : "Janice M", "non-dropping-particle" : "", "parse-names" : false, "suffix" : "" }, { "dropping-particle" : "", "family" : "Han", "given" : "Dong-Ho", "non-dropping-particle" : "", "parse-names" : false, "suffix" : "" }, { "dropping-particle" : "", "family" : "Hancock", "given" : "Chad R", "non-dropping-particle" : "", "parse-names" : false, "suffix" : "" }, { "dropping-particle" : "", "family" : "Iglesias-Gutierrez", "given" : "Eduardo", "non-dropping-particle" : "", "parse-names" : false, "suffix" : "" }, { "dropping-particle" : "", "family" : "Chen", "given" : "May", "non-dropping-particle" : "", "parse-names" : false, "suffix" : "" }, { "dropping-particle" : "", "family" : "Holloszy", "given" : "John O", "non-dropping-particle" : "", "parse-names" : false, "suffix" : "" } ], "container-title" : "Proceedings of the National Academy of Sciences of the United States of America", "id" : "ITEM-1", "issue" : "25", "issued" : { "date-parts" : [ [ "2007" ] ] }, "page" : "10709-13", "title" : "Raising plasma fatty acid concentration induces increased biogenesis of mitochondria in skeletal muscle.", "type" : "article-journal", "volume" : "104" }, "uris" : [ "http://www.mendeley.com/documents/?uuid=8f054088-5a17-4e45-bec4-0313f2bbc2ef" ] } ], "mendeley" : { "formattedCitation" : "[55]", "plainTextFormattedCitation" : "[55]", "previouslyFormattedCitation" : "[55]" }, "properties" : { "noteIndex" : 0 }, "schema" : "https://github.com/citation-style-language/schema/raw/master/csl-citation.json" }</w:instrText>
      </w:r>
      <w:r w:rsidR="00CD1EC4">
        <w:fldChar w:fldCharType="separate"/>
      </w:r>
      <w:r w:rsidR="00921CEC" w:rsidRPr="00921CEC">
        <w:rPr>
          <w:noProof/>
        </w:rPr>
        <w:t>[55]</w:t>
      </w:r>
      <w:r w:rsidR="00CD1EC4">
        <w:fldChar w:fldCharType="end"/>
      </w:r>
      <w:r w:rsidR="00CD1EC4">
        <w:t xml:space="preserve">.  </w:t>
      </w:r>
      <w:r w:rsidR="00FD1D50">
        <w:t>Increased nutrient</w:t>
      </w:r>
      <w:r w:rsidR="002613DA">
        <w:t xml:space="preserve"> </w:t>
      </w:r>
      <w:r w:rsidR="00FD1D50">
        <w:t>uptake</w:t>
      </w:r>
      <w:r w:rsidR="002613DA">
        <w:t xml:space="preserve">, coupled with elevated mitochondria would be likely to produce more ATP in these cells.  This in and of itself would not be sufficient </w:t>
      </w:r>
      <w:r w:rsidR="00CD1EC4">
        <w:t>to produce heat, so we also propose that increased uncoupling of SERCA2 by sarcolipin may consume ATP to generate heat</w:t>
      </w:r>
      <w:r w:rsidR="00FD1D50">
        <w:t xml:space="preserve"> </w:t>
      </w:r>
      <w:r w:rsidR="00FD1D50">
        <w:fldChar w:fldCharType="begin" w:fldLock="1"/>
      </w:r>
      <w:r w:rsidR="00882B61">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74/jbc.M112.436915", "ISSN" : "0021-9258", "author" : [ { "dropping-particle" : "", "family" : "Sahoo", "given" : "S. K.", "non-dropping-particle" : "", "parse-names" : false, "suffix" : "" }, { "dropping-particle" : "", "family" : "Shaikh", "given" : "S. A.", "non-dropping-particle" : "", "parse-names" : false, "suffix" : "" }, { "dropping-particle" : "", "family" : "Sopariwala", "given" : "D. H.", "non-dropping-particle" : "", "parse-names" : false, "suffix" : "" }, { "dropping-particle" : "", "family" : "Bal", "given" : "Naresh C.", "non-dropping-particle" : "", "parse-names" : false, "suffix" : "" }, { "dropping-particle" : "", "family" : "Periasamy", "given" : "Muthu", "non-dropping-particle" : "", "parse-names" : false, "suffix" : "" } ], "container-title" : "Journal of Biological Chemistry", "id" : "ITEM-2", "issue" : "10", "issued" : { "date-parts" : [ [ "2013" ] ] }, "page" : "6881-6889", "title" : "Sarcolipin Protein Interaction with Sarco(endo)plasmic Reticulum Ca2+ATPase (SERCA) Is Distinct from Phospholamban Protein, and Only Sarcolipin Can Promote Uncoupling of the SERCA Pump", "type" : "article-journal", "volume" : "288" }, "uris" : [ "http://www.mendeley.com/documents/?uuid=282b88bc-a386-4b5e-b6fa-41f316e9b250" ] } ], "mendeley" : { "formattedCitation" : "[56,57]", "plainTextFormattedCitation" : "[56,57]", "previouslyFormattedCitation" : "[56,57]" }, "properties" : { "noteIndex" : 0 }, "schema" : "https://github.com/citation-style-language/schema/raw/master/csl-citation.json" }</w:instrText>
      </w:r>
      <w:r w:rsidR="00FD1D50">
        <w:fldChar w:fldCharType="separate"/>
      </w:r>
      <w:r w:rsidR="00921CEC" w:rsidRPr="00921CEC">
        <w:rPr>
          <w:noProof/>
        </w:rPr>
        <w:t>[56,57]</w:t>
      </w:r>
      <w:r w:rsidR="00FD1D50">
        <w:fldChar w:fldCharType="end"/>
      </w:r>
      <w:r w:rsidR="00CD1EC4">
        <w:t xml:space="preserve">. This would be consistent with upregulation of sarcolipin by HFD and exacerbated obesity when </w:t>
      </w:r>
      <w:r w:rsidR="00CD1EC4" w:rsidRPr="00CD1EC4">
        <w:rPr>
          <w:i/>
        </w:rPr>
        <w:t>Sln</w:t>
      </w:r>
      <w:r w:rsidR="00CD1EC4">
        <w:t xml:space="preserve"> is ablated </w:t>
      </w:r>
      <w:r w:rsidR="00CD1EC4">
        <w:fldChar w:fldCharType="begin" w:fldLock="1"/>
      </w:r>
      <w:r w:rsidR="00882B61">
        <w:instrText>ADDIN CSL_CITATION { "citationItems" : [ { "id" : "ITEM-1", "itemData" : { "DOI" : "10.1038/nm.2897", "ISSN" : "1546-170X", "PMID" : "22961106", "abstract" : "The role of skeletal muscle in nonshivering thermogenesis (NST) is not well understood. Here we show that sarcolipin (Sln), a newly identified regulator of the sarco/endoplasmic reticulum Ca(2+)-ATPase (Serca) pump, is necessary for muscle-based thermogenesis. When challenged to acute cold (4 \u00b0C), Sln(-/-) mice were not able to maintain their core body temperature (37 \u00b0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 "author" : [ { "dropping-particle" : "", "family" : "Bal", "given" : "Naresh C.", "non-dropping-particle" : "", "parse-names" : false, "suffix" : "" }, { "dropping-particle" : "", "family" : "Maurya", "given" : "Santosh K", "non-dropping-particle" : "", "parse-names" : false, "suffix" : "" }, { "dropping-particle" : "", "family" : "Sopariwala", "given" : "Danesh H", "non-dropping-particle" : "", "parse-names" : false, "suffix" : "" }, { "dropping-particle" : "", "family" : "Sahoo", "given" : "Sanjaya K", "non-dropping-particle" : "", "parse-names" : false, "suffix" : "" }, { "dropping-particle" : "", "family" : "Gupta", "given" : "Subash C", "non-dropping-particle" : "", "parse-names" : false, "suffix" : "" }, { "dropping-particle" : "", "family" : "Shaikh", "given" : "Sana A", "non-dropping-particle" : "", "parse-names" : false, "suffix" : "" }, { "dropping-particle" : "", "family" : "Pant", "given" : "Meghna", "non-dropping-particle" : "", "parse-names" : false, "suffix" : "" }, { "dropping-particle" : "", "family" : "Rowland", "given" : "Leslie A", "non-dropping-particle" : "", "parse-names" : false, "suffix" : "" }, { "dropping-particle" : "", "family" : "Goonasekera", "given" : "Sanjeewa A", "non-dropping-particle" : "", "parse-names" : false, "suffix" : "" }, { "dropping-particle" : "", "family" : "Molkentin", "given" : "Jeffery D", "non-dropping-particle" : "", "parse-names" : false, "suffix" : "" }, { "dropping-particle" : "", "family" : "Periasamy", "given" : "Muthu", "non-dropping-particle" : "", "parse-names" : false, "suffix" : "" } ], "container-title" : "Nature medicine", "id" : "ITEM-1", "issue" : "10", "issued" : { "date-parts" : [ [ "2012", "9", "9" ] ] }, "page" : "1575-9", "publisher" : "Nature Publishing Group", "title" : "Sarcolipin is a newly identified regulator of muscle-based thermogenesis in mammals.", "type" : "article-journal", "volume" : "18" }, "uris" : [ "http://www.mendeley.com/documents/?uuid=f36c1370-eb1f-4fdf-8bd8-856c4867e261" ] }, { "id" : "ITEM-2", "itemData" : { "DOI" : "10.1096/fj.13-230631", "ISBN" : "1530-6860 (Electronic)\\r0892-6638 (Linking)", "ISSN" : "15306860", "PMID" : "23752204", "abstract" : "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u03bcl/g/s) was increased similarly in WT (0.28\u00b10.02 vs. 0.31\u00b10.03) and Sln(-/-) (0.23\u00b10.03 vs. 0.35\u00b10.02) mice due to increased sympathetic nervous system activation in Sln(-/-) mice; however, whole-body metabolic rate (Vo2, ml/kg/h) was lower in Sln(-/-) compared with WT mice following HFF but only during periods when the mice were active in their cages (WT, 2894\u00b187 vs. Sln(-/-), 2708\u00b161). Treatment with the \u03b2-adrenergic receptor (\u03b2-AR) antagonist propranolol during HFF completely prevented muscle-based DIT in Sln(-/-) mice; however, it had no effect in WT mice, resulting in greater differences in whole-body metabolic rate and diet-induced weight gain. Our results suggest that \u03b2-AR signaling partially compensates for a lack of SLN to activate muscle-based DIT, but SLN is the primary and more effective mediator.-Bombardier, E., Smith, I. C., Gamu, D., Fajardo, V. A., Vigna, C., Sayer, R. A., Gupta, S. C., Bal, N. C., Periasamy, M., Tupling, A. R. Sarcolipin trumps \u03b2-adrenergic receptor signaling as the favored mechanism for muscle-based diet-induced thermogenesis.", "author" : [ { "dropping-particle" : "", "family" : "Bombardier", "given" : "Eric", "non-dropping-particle" : "", "parse-names" : false, "suffix" : "" }, { "dropping-particle" : "", "family" : "Smith", "given" : "Ian C.", "non-dropping-particle" : "", "parse-names" : false, "suffix" : "" }, { "dropping-particle" : "", "family" : "Gamu", "given" : "Daniel", "non-dropping-particle" : "", "parse-names" : false, "suffix" : "" }, { "dropping-particle" : "", "family" : "Fajardo", "given" : "Val A.", "non-dropping-particle" : "", "parse-names" : false, "suffix" : "" }, { "dropping-particle" : "", "family" : "Vigna", "given" : "Chris", "non-dropping-particle" : "", "parse-names" : false, "suffix" : "" }, { "dropping-particle" : "", "family" : "Sayer", "given" : "Ryan A.", "non-dropping-particle" : "", "parse-names" : false, "suffix" : "" }, { "dropping-particle" : "", "family" : "Gupta", "given" : "Subash C.", "non-dropping-particle" : "", "parse-names" : false, "suffix" : "" }, { "dropping-particle" : "", "family" : "Bal", "given" : "Naresh C.", "non-dropping-particle" : "", "parse-names" : false, "suffix" : "" }, { "dropping-particle" : "", "family" : "Periasamy", "given" : "Muthu", "non-dropping-particle" : "", "parse-names" : false, "suffix" : "" }, { "dropping-particle" : "", "family" : "Tupling", "given" : "A. Russell", "non-dropping-particle" : "", "parse-names" : false, "suffix" : "" } ], "container-title" : "FASEB Journal", "id" : "ITEM-2", "issue" : "9", "issued" : { "date-parts" : [ [ "2013" ] ] }, "page" : "3871-3878", "title" : "Sarcolipin trumps \u03b2-adrenergic receptor signaling as the favored mechanism for muscle-based diet-induced thermogenesis", "type" : "article-journal", "volume" : "27" }, "uris" : [ "http://www.mendeley.com/documents/?uuid=8c51dc30-6c2b-4e21-a6f8-8bc62717d7ef" ] } ], "mendeley" : { "formattedCitation" : "[56,58]", "plainTextFormattedCitation" : "[56,58]", "previouslyFormattedCitation" : "[56,58]" }, "properties" : { "noteIndex" : 0 }, "schema" : "https://github.com/citation-style-language/schema/raw/master/csl-citation.json" }</w:instrText>
      </w:r>
      <w:r w:rsidR="00CD1EC4">
        <w:fldChar w:fldCharType="separate"/>
      </w:r>
      <w:r w:rsidR="00921CEC" w:rsidRPr="00921CEC">
        <w:rPr>
          <w:noProof/>
        </w:rPr>
        <w:t>[56,58]</w:t>
      </w:r>
      <w:r w:rsidR="00CD1EC4">
        <w:fldChar w:fldCharType="end"/>
      </w:r>
      <w:r w:rsidR="00CD1EC4">
        <w:t xml:space="preserve">. As such muscle </w:t>
      </w:r>
      <w:r w:rsidR="00CD1EC4">
        <w:rPr>
          <w:i/>
        </w:rPr>
        <w:t>Tsc1</w:t>
      </w:r>
      <w:r w:rsidR="00CD1EC4">
        <w:t xml:space="preserve"> knockout animals could</w:t>
      </w:r>
      <w:r w:rsidR="008A506B">
        <w:t xml:space="preserve"> be plausibly</w:t>
      </w:r>
      <w:r w:rsidR="00CD1EC4">
        <w:t xml:space="preserve"> thermogenic due to </w:t>
      </w:r>
      <w:r w:rsidR="00FD1D50">
        <w:t xml:space="preserve">multiple </w:t>
      </w:r>
      <w:r w:rsidR="00CD1EC4">
        <w:t xml:space="preserve">muscle-autonomous adaptations.  </w:t>
      </w:r>
    </w:p>
    <w:p w14:paraId="34E456E8" w14:textId="77777777" w:rsidR="00B96350" w:rsidRDefault="00B96350" w:rsidP="007D1A22"/>
    <w:p w14:paraId="51329E80" w14:textId="3DC8AE57" w:rsidR="003F5FAC" w:rsidRPr="00B83F46" w:rsidRDefault="00000531" w:rsidP="007D1A22">
      <w:r>
        <w:t xml:space="preserve">While further studies are needed to identify the roles of nutrient uptake, mitochondrial biogenesis and ATP </w:t>
      </w:r>
      <w:r w:rsidR="009234CA">
        <w:t>utilization</w:t>
      </w:r>
      <w:r>
        <w:t xml:space="preserve"> in mTORC1-dependent diet-induced thermogenesis, </w:t>
      </w:r>
      <w:r w:rsidR="00F311C5">
        <w:t>these findings support the hypothesis that activation of mTORC1</w:t>
      </w:r>
      <w:r w:rsidR="00F60DC7">
        <w:t xml:space="preserve"> or its downstream targets</w:t>
      </w:r>
      <w:r w:rsidR="00FA15D0">
        <w:t xml:space="preserve">, specifically </w:t>
      </w:r>
      <w:r w:rsidR="00F311C5">
        <w:t>in mu</w:t>
      </w:r>
      <w:r w:rsidR="00F60DC7">
        <w:t xml:space="preserve">scle tissue may </w:t>
      </w:r>
      <w:r w:rsidR="0045183A">
        <w:t xml:space="preserve">play a role in diet-induced thermogenesis and there for </w:t>
      </w:r>
      <w:r w:rsidR="00F60DC7">
        <w:t xml:space="preserve">be </w:t>
      </w:r>
      <w:r w:rsidR="0045183A">
        <w:t>effective targets</w:t>
      </w:r>
      <w:r w:rsidR="00F60DC7">
        <w:t xml:space="preserve"> </w:t>
      </w:r>
      <w:r w:rsidR="00F311C5">
        <w:t>for weight loss interventions.</w:t>
      </w:r>
    </w:p>
    <w:p w14:paraId="03C8A286" w14:textId="4B78F6EF" w:rsidR="007B7AEB" w:rsidRDefault="007B7AEB" w:rsidP="007B7AEB">
      <w:pPr>
        <w:pStyle w:val="Heading1"/>
      </w:pPr>
      <w:r>
        <w:t>Acknowledgements</w:t>
      </w:r>
    </w:p>
    <w:p w14:paraId="21B53502" w14:textId="02CE37F7" w:rsidR="00A40A23" w:rsidRDefault="00A40A23" w:rsidP="00E22913">
      <w:r>
        <w:t xml:space="preserve">The authors would like to thank Nathan Qi and Melanie Schmitt of the UM Metabolic Phenotyping Core for assistance with </w:t>
      </w:r>
      <w:r w:rsidR="00451202">
        <w:t>CLAMS studies</w:t>
      </w:r>
      <w:r w:rsidR="00FE087F">
        <w:t xml:space="preserve"> on the muscle </w:t>
      </w:r>
      <w:r w:rsidR="00FE087F">
        <w:rPr>
          <w:i/>
        </w:rPr>
        <w:t>Tsc1</w:t>
      </w:r>
      <w:r w:rsidR="00FE087F">
        <w:t xml:space="preserve"> knockout mice</w:t>
      </w:r>
      <w:r w:rsidR="00232F5F">
        <w:t xml:space="preserve">.  </w:t>
      </w:r>
      <w:r w:rsidR="00F52887">
        <w:t xml:space="preserve">William Taylor, Caitlin Costelle and Felicia Waller at the UTHSC Molecular Resource Center provided </w:t>
      </w:r>
      <w:r w:rsidR="00D07952">
        <w:t xml:space="preserve">support </w:t>
      </w:r>
      <w:r w:rsidR="007C0FAF">
        <w:t>for</w:t>
      </w:r>
      <w:r w:rsidR="00F52887">
        <w:t xml:space="preserve"> the transcriptomic studies.  </w:t>
      </w:r>
      <w:r w:rsidR="00232F5F">
        <w:t xml:space="preserve">We would also like to thank the </w:t>
      </w:r>
      <w:r w:rsidR="00B10A19">
        <w:t xml:space="preserve">other </w:t>
      </w:r>
      <w:r w:rsidR="00232F5F">
        <w:t>members of the Bridges</w:t>
      </w:r>
      <w:r w:rsidR="00D07952">
        <w:t xml:space="preserve">, </w:t>
      </w:r>
      <w:r w:rsidR="00CE66CE">
        <w:t>Han,</w:t>
      </w:r>
      <w:r w:rsidR="00232F5F">
        <w:t xml:space="preserve"> and Saltiel laboratories for helpful discussions regarding this project.  </w:t>
      </w:r>
    </w:p>
    <w:p w14:paraId="26534A21" w14:textId="77777777" w:rsidR="00232F5F" w:rsidRPr="00232F5F" w:rsidRDefault="00232F5F" w:rsidP="00E22913"/>
    <w:p w14:paraId="6ECD3749" w14:textId="4885D8DA" w:rsidR="00C913F9" w:rsidRPr="00C913F9" w:rsidRDefault="007B7AEB" w:rsidP="00C913F9">
      <w:pPr>
        <w:rPr>
          <w:iCs/>
        </w:rPr>
      </w:pPr>
      <w:r>
        <w:t>This work was support</w:t>
      </w:r>
      <w:r w:rsidR="00E22913">
        <w:t xml:space="preserve">ed by Le Bonheur Grant </w:t>
      </w:r>
      <w:r w:rsidR="001E0A5E">
        <w:t xml:space="preserve">650700 (DB), </w:t>
      </w:r>
      <w:r>
        <w:t xml:space="preserve">NIH </w:t>
      </w:r>
      <w:r w:rsidR="001E0A5E">
        <w:t xml:space="preserve">Grants </w:t>
      </w:r>
      <w:r w:rsidR="00E22913">
        <w:t>DK10</w:t>
      </w:r>
      <w:r w:rsidR="00123A01">
        <w:t>7535</w:t>
      </w:r>
      <w:r w:rsidR="001E0A5E">
        <w:t xml:space="preserve"> (DB), </w:t>
      </w:r>
      <w:commentRangeStart w:id="12"/>
      <w:r w:rsidR="001E0A5E">
        <w:t xml:space="preserve">XXXX </w:t>
      </w:r>
      <w:commentRangeEnd w:id="12"/>
      <w:r w:rsidR="00E22913">
        <w:rPr>
          <w:rStyle w:val="CommentReference"/>
        </w:rPr>
        <w:commentReference w:id="12"/>
      </w:r>
      <w:r w:rsidR="001E0A5E">
        <w:t xml:space="preserve">(ARS), funds from the Memphis Research Consortium </w:t>
      </w:r>
      <w:r>
        <w:t>(DB</w:t>
      </w:r>
      <w:r w:rsidR="002D3D11">
        <w:t xml:space="preserve"> and JCH</w:t>
      </w:r>
      <w:r>
        <w:t>)</w:t>
      </w:r>
      <w:r w:rsidR="001E0A5E">
        <w:t xml:space="preserve">, </w:t>
      </w:r>
      <w:r w:rsidR="00E22913">
        <w:t xml:space="preserve">the Center for Integrative and Translational Genetics (DB) </w:t>
      </w:r>
      <w:r w:rsidR="001E0A5E">
        <w:t xml:space="preserve">and the UTHSC Department of Physiology Qiugley Award (IH).  </w:t>
      </w:r>
      <w:r w:rsidR="00E22913" w:rsidRPr="00E22913">
        <w:rPr>
          <w:iCs/>
        </w:rPr>
        <w:t xml:space="preserve">This work </w:t>
      </w:r>
      <w:r w:rsidR="002E45D2">
        <w:rPr>
          <w:iCs/>
        </w:rPr>
        <w:t xml:space="preserve">also </w:t>
      </w:r>
      <w:r w:rsidR="00E22913" w:rsidRPr="00E22913">
        <w:rPr>
          <w:iCs/>
        </w:rPr>
        <w:t xml:space="preserve">utilized Core Services supported by </w:t>
      </w:r>
      <w:r w:rsidR="00C913F9">
        <w:rPr>
          <w:iCs/>
        </w:rPr>
        <w:t xml:space="preserve">NIH </w:t>
      </w:r>
      <w:r w:rsidR="00E22913" w:rsidRPr="00E22913">
        <w:rPr>
          <w:iCs/>
        </w:rPr>
        <w:t xml:space="preserve">grant DK089503 </w:t>
      </w:r>
      <w:r w:rsidR="00C913F9">
        <w:rPr>
          <w:iCs/>
        </w:rPr>
        <w:t>to the University of Michigan.</w:t>
      </w:r>
    </w:p>
    <w:p w14:paraId="18186392" w14:textId="022B818B" w:rsidR="007B624A" w:rsidRPr="00E22913" w:rsidRDefault="007B624A" w:rsidP="00A40A23">
      <w:pPr>
        <w:pStyle w:val="Heading1"/>
      </w:pPr>
      <w:r w:rsidRPr="00E22913">
        <w:t>References</w:t>
      </w:r>
    </w:p>
    <w:p w14:paraId="2C274C12" w14:textId="7BDB5895" w:rsidR="00882B61" w:rsidRPr="00882B61" w:rsidRDefault="00871236" w:rsidP="00882B61">
      <w:pPr>
        <w:widowControl w:val="0"/>
        <w:autoSpaceDE w:val="0"/>
        <w:autoSpaceDN w:val="0"/>
        <w:adjustRightInd w:val="0"/>
        <w:spacing w:before="100" w:after="100"/>
        <w:ind w:left="640" w:hanging="640"/>
        <w:rPr>
          <w:rFonts w:ascii="Cambria" w:eastAsia="Times New Roman" w:hAnsi="Cambria" w:cs="Times New Roman"/>
          <w:noProof/>
        </w:rPr>
      </w:pPr>
      <w:r>
        <w:fldChar w:fldCharType="begin" w:fldLock="1"/>
      </w:r>
      <w:r>
        <w:instrText xml:space="preserve">ADDIN Mendeley Bibliography CSL_BIBLIOGRAPHY </w:instrText>
      </w:r>
      <w:r>
        <w:fldChar w:fldCharType="separate"/>
      </w:r>
      <w:r w:rsidR="00882B61" w:rsidRPr="00882B61">
        <w:rPr>
          <w:rFonts w:ascii="Cambria" w:eastAsia="Times New Roman" w:hAnsi="Cambria" w:cs="Times New Roman"/>
          <w:noProof/>
        </w:rPr>
        <w:t>[1]</w:t>
      </w:r>
      <w:r w:rsidR="00882B61" w:rsidRPr="00882B61">
        <w:rPr>
          <w:rFonts w:ascii="Cambria" w:eastAsia="Times New Roman" w:hAnsi="Cambria" w:cs="Times New Roman"/>
          <w:noProof/>
        </w:rPr>
        <w:tab/>
        <w:t>World Health Organization., 2013. Obesity and Overweight. http://www.who.int/mediacentre/factsheets/fs311/en/.</w:t>
      </w:r>
    </w:p>
    <w:p w14:paraId="7A9E26F4"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2]</w:t>
      </w:r>
      <w:r w:rsidRPr="00882B61">
        <w:rPr>
          <w:rFonts w:ascii="Cambria" w:eastAsia="Times New Roman" w:hAnsi="Cambria" w:cs="Times New Roman"/>
          <w:noProof/>
        </w:rPr>
        <w:tab/>
        <w:t>Leibel, R.L., Hirsch, J., 1984. Diminished energy requirements in reduced-obese patients. Metabolism 33(2): 164–70, Doi: 10.1016/0026-0495(84)90130-6.</w:t>
      </w:r>
    </w:p>
    <w:p w14:paraId="2049455F"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3]</w:t>
      </w:r>
      <w:r w:rsidRPr="00882B61">
        <w:rPr>
          <w:rFonts w:ascii="Cambria" w:eastAsia="Times New Roman" w:hAnsi="Cambria" w:cs="Times New Roman"/>
          <w:noProof/>
        </w:rPr>
        <w:tab/>
        <w:t>Leibel, R.L., Rosenbaum, M., Hirsch, J., 1995. Changes in energy expenditure resulting from altered body weight. The New England Journal of Medicine 332(10): 621–8, Doi: 10.1056/NEJM199503093321001.</w:t>
      </w:r>
    </w:p>
    <w:p w14:paraId="35F70230"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4]</w:t>
      </w:r>
      <w:r w:rsidRPr="00882B61">
        <w:rPr>
          <w:rFonts w:ascii="Cambria" w:eastAsia="Times New Roman" w:hAnsi="Cambria" w:cs="Times New Roman"/>
          <w:noProof/>
        </w:rPr>
        <w:tab/>
        <w:t>Sumithran, P., Prendergast, L.A., Delbridge, E., Purcell, K., Shulkes, A., Kriketos, A., et al., 2011. Long-Term Persistence of Hormonal Adaptations to Weight Loss. New England Journal of Medicine 365(17): 1597–604, Doi: 10.1056/NEJMoa1105816.</w:t>
      </w:r>
    </w:p>
    <w:p w14:paraId="601BB983"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5]</w:t>
      </w:r>
      <w:r w:rsidRPr="00882B61">
        <w:rPr>
          <w:rFonts w:ascii="Cambria" w:eastAsia="Times New Roman" w:hAnsi="Cambria" w:cs="Times New Roman"/>
          <w:noProof/>
        </w:rPr>
        <w:tab/>
        <w:t>Bray, G.A., Smith, S.R., de Jonge, L., Xie, H., Rood, J., Martin, C.K., et al., 2012. Effect of dietary protein content on weight gain, energy expenditure, and body composition during overeating: a randomized controlled trial. JAMA : The Journal of the American Medical Association 307(1): 47–55, Doi: 10.1001/jama.2011.1918.</w:t>
      </w:r>
    </w:p>
    <w:p w14:paraId="22A8BAC5"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6]</w:t>
      </w:r>
      <w:r w:rsidRPr="00882B61">
        <w:rPr>
          <w:rFonts w:ascii="Cambria" w:eastAsia="Times New Roman" w:hAnsi="Cambria" w:cs="Times New Roman"/>
          <w:noProof/>
        </w:rPr>
        <w:tab/>
        <w:t>Ebbeling, C.B., Swain, J.F., Feldman, H. a., Wong, W.W., Hachey, D.L., Garcia-Lago, E., et al., 2012. Effects of dietary composition on energy expenditure during weight-loss maintenance. JAMA : The Journal of the American Medical Association 307(24): 2627–34, Doi: 10.1001/jama.2012.6607.</w:t>
      </w:r>
    </w:p>
    <w:p w14:paraId="3E11EBC9"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7]</w:t>
      </w:r>
      <w:r w:rsidRPr="00882B61">
        <w:rPr>
          <w:rFonts w:ascii="Cambria" w:eastAsia="Times New Roman" w:hAnsi="Cambria" w:cs="Times New Roman"/>
          <w:noProof/>
        </w:rPr>
        <w:tab/>
        <w:t>Efeyan, A., Comb, W.C., Sabatini, D.M., 2015. Nutrient-sensing mechanisms and pathways. Nature 517(7534): 302–10, Doi: 10.1038/nature14190.</w:t>
      </w:r>
    </w:p>
    <w:p w14:paraId="508F5E27"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8]</w:t>
      </w:r>
      <w:r w:rsidRPr="00882B61">
        <w:rPr>
          <w:rFonts w:ascii="Cambria" w:eastAsia="Times New Roman" w:hAnsi="Cambria" w:cs="Times New Roman"/>
          <w:noProof/>
        </w:rPr>
        <w:tab/>
        <w:t>Yecies, J.L., Zhang, H.H., Menon, S., Liu, S., Yecies, D., Lipovsky, A.I., et al., 2011. Akt Stimulates Hepatic SREBP1c and Lipogenesis through Parallel mTORC1-Dependent and Independent Pathways. Cell Metabolism 14(1): 21–32, Doi: 10.1016/j.cmet.2011.06.002.</w:t>
      </w:r>
    </w:p>
    <w:p w14:paraId="271BD9BB"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9]</w:t>
      </w:r>
      <w:r w:rsidRPr="00882B61">
        <w:rPr>
          <w:rFonts w:ascii="Cambria" w:eastAsia="Times New Roman" w:hAnsi="Cambria" w:cs="Times New Roman"/>
          <w:noProof/>
        </w:rPr>
        <w:tab/>
        <w:t>Chakrabarti, P., English, T., Shi, J., Smas, C.M., Kandror, K. V., 2010. Mammalian target of rapamycin complex 1 suppresses lipolysis, stimulates lipogenesis, and promotes fat storage. Diabetes 59(4): 775–81, Doi: 10.2337/db09-1602.</w:t>
      </w:r>
    </w:p>
    <w:p w14:paraId="727CB36C"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10]</w:t>
      </w:r>
      <w:r w:rsidRPr="00882B61">
        <w:rPr>
          <w:rFonts w:ascii="Cambria" w:eastAsia="Times New Roman" w:hAnsi="Cambria" w:cs="Times New Roman"/>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4FC23EE"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11]</w:t>
      </w:r>
      <w:r w:rsidRPr="00882B61">
        <w:rPr>
          <w:rFonts w:ascii="Cambria" w:eastAsia="Times New Roman" w:hAnsi="Cambria" w:cs="Times New Roman"/>
          <w:noProof/>
        </w:rPr>
        <w:tab/>
        <w:t>Lu, B., Bridges, D., Yang, Y., Fisher, K., Cheng, A., Chang, L., et al., 2014. Metabolic crosstalk: molecular links between glycogen and lipid metabolism in obesity. Diabetes 63(9): 2935–48, Doi: 10.2337/db13-1531.</w:t>
      </w:r>
    </w:p>
    <w:p w14:paraId="47FB384D"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12]</w:t>
      </w:r>
      <w:r w:rsidRPr="00882B61">
        <w:rPr>
          <w:rFonts w:ascii="Cambria" w:eastAsia="Times New Roman" w:hAnsi="Cambria" w:cs="Times New Roman"/>
          <w:noProof/>
        </w:rPr>
        <w:tab/>
        <w:t>Zhang, H.H., Huang, J., Düvel, K., Boback, B., Wu, S., Squillace, R.M., et al., 2009. Insulin stimulates adipogenesis through the Akt-TSC2-mTORC1 pathway. PloS One 4(7): e6189, Doi: 10.1371/journal.pone.0006189.</w:t>
      </w:r>
    </w:p>
    <w:p w14:paraId="0BABCFD2"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13]</w:t>
      </w:r>
      <w:r w:rsidRPr="00882B61">
        <w:rPr>
          <w:rFonts w:ascii="Cambria" w:eastAsia="Times New Roman" w:hAnsi="Cambria" w:cs="Times New Roman"/>
          <w:noProof/>
        </w:rPr>
        <w:tab/>
        <w:t>Hatfield, I., Harvey, I., Yates, E.R., Redd, J.R., Reiter, L.T., Bridges, D., 2015. The role of TORC1 in muscle development in Drosophila. Scientific Reports 5: 9676, Doi: 10.1038/srep09676.</w:t>
      </w:r>
    </w:p>
    <w:p w14:paraId="595069B4"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14]</w:t>
      </w:r>
      <w:r w:rsidRPr="00882B61">
        <w:rPr>
          <w:rFonts w:ascii="Cambria" w:eastAsia="Times New Roman" w:hAnsi="Cambria" w:cs="Times New Roman"/>
          <w:noProof/>
        </w:rPr>
        <w:tab/>
        <w:t>Erbay, E., Chen, J., 2001. The mammalian target of rapamycin regulates C2C12 myogenesis via a kinase-independent mechanism. The Journal of Biological Chemistry 276(39): 36079–82, Doi: 10.1074/jbc.C100406200.</w:t>
      </w:r>
    </w:p>
    <w:p w14:paraId="7CF403FD"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15]</w:t>
      </w:r>
      <w:r w:rsidRPr="00882B61">
        <w:rPr>
          <w:rFonts w:ascii="Cambria" w:eastAsia="Times New Roman" w:hAnsi="Cambria" w:cs="Times New Roman"/>
          <w:noProof/>
        </w:rPr>
        <w:tab/>
        <w:t>Shah, O.J., Wang, Z., Hunter, T., 2004. Inappropriate activation of the TSC/Rheb/mTOR/S6K cassette induces IRS1/2 depletion, insulin resistance, and cell survival deficiencies. Current Biology 14(18): 1650–6, Doi: 10.1016/j.cub.2004.08.026.</w:t>
      </w:r>
    </w:p>
    <w:p w14:paraId="384A0CCD"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16]</w:t>
      </w:r>
      <w:r w:rsidRPr="00882B61">
        <w:rPr>
          <w:rFonts w:ascii="Cambria" w:eastAsia="Times New Roman" w:hAnsi="Cambria" w:cs="Times New Roman"/>
          <w:noProof/>
        </w:rPr>
        <w:tab/>
        <w:t>DeFronzo, R.A., Ferrannini, E., Sato, Y., Felig, P., Wahren, J., 1981. Synergistic interaction between exercise and insulin on peripheral glucose uptake. The Journal of Clinical Investigation 68(6): 1468–74.</w:t>
      </w:r>
    </w:p>
    <w:p w14:paraId="0BD9F31C"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17]</w:t>
      </w:r>
      <w:r w:rsidRPr="00882B61">
        <w:rPr>
          <w:rFonts w:ascii="Cambria" w:eastAsia="Times New Roman" w:hAnsi="Cambria" w:cs="Times New Roman"/>
          <w:noProof/>
        </w:rPr>
        <w:tab/>
        <w:t>Rolfe, D.F., Brown, G.C., 1997. Cellular energy utilization and molecular origin of standard metabolic rate in mammals. Physiological Reviews 77(3): 731–58.</w:t>
      </w:r>
    </w:p>
    <w:p w14:paraId="43503C75"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18]</w:t>
      </w:r>
      <w:r w:rsidRPr="00882B61">
        <w:rPr>
          <w:rFonts w:ascii="Cambria" w:eastAsia="Times New Roman" w:hAnsi="Cambria" w:cs="Times New Roman"/>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782C32B0"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19]</w:t>
      </w:r>
      <w:r w:rsidRPr="00882B61">
        <w:rPr>
          <w:rFonts w:ascii="Cambria" w:eastAsia="Times New Roman" w:hAnsi="Cambria" w:cs="Times New Roman"/>
          <w:noProof/>
        </w:rPr>
        <w:tab/>
        <w:t>Risson, V., Mazelin, L., Roceri, M., Sanchez, H., Moncollin, V., Corneloup, C., et al., 2009. Muscle inactivation of mTOR causes metabolic and dystrophin defects leading to severe myopathy. The Journal of Cell Biology 187(6): 859–74, Doi: 10.1083/jcb.200903131.</w:t>
      </w:r>
    </w:p>
    <w:p w14:paraId="52A17024"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20]</w:t>
      </w:r>
      <w:r w:rsidRPr="00882B61">
        <w:rPr>
          <w:rFonts w:ascii="Cambria" w:eastAsia="Times New Roman" w:hAnsi="Cambria" w:cs="Times New Roman"/>
          <w:noProof/>
        </w:rPr>
        <w:tab/>
        <w:t>Bentzinger, C.F., Lin, S., Romanino, K., Castets, P., Guridi, M., Summermatter, S., et al., 2013. Differential response of skeletal muscles to mTORC1 signaling during atrophy and hypertrophy. Skeletal Muscle 3(1): 6, Doi: 10.1186/2044-5040-3-6.</w:t>
      </w:r>
    </w:p>
    <w:p w14:paraId="1657E5A1"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21]</w:t>
      </w:r>
      <w:r w:rsidRPr="00882B61">
        <w:rPr>
          <w:rFonts w:ascii="Cambria" w:eastAsia="Times New Roman" w:hAnsi="Cambria" w:cs="Times New Roman"/>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5110F14"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22]</w:t>
      </w:r>
      <w:r w:rsidRPr="00882B61">
        <w:rPr>
          <w:rFonts w:ascii="Cambria" w:eastAsia="Times New Roman" w:hAnsi="Cambria" w:cs="Times New Roman"/>
          <w:noProof/>
        </w:rPr>
        <w:tab/>
        <w:t>Guridi, M., Tintignac, L.A., Lin, S., Kupr, B., Castets, P., Rüegg, M.A., 2015. Activation of mTORC1 in skeletal muscle regulates whole-body metabolism through FGF21. Science Signaling 8(402): ra113–ra113, Doi: 10.1126/scisignal.aab3715.</w:t>
      </w:r>
    </w:p>
    <w:p w14:paraId="3A7C57F2"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23]</w:t>
      </w:r>
      <w:r w:rsidRPr="00882B61">
        <w:rPr>
          <w:rFonts w:ascii="Cambria" w:eastAsia="Times New Roman" w:hAnsi="Cambria" w:cs="Times New Roman"/>
          <w:noProof/>
        </w:rPr>
        <w:tab/>
        <w:t>Cunningham, J.T., Rodgers, J.T., Arlow, D.H., Vazquez, F., Mootha, V.K., Puigserver, P., 2007. mTOR controls mitochondrial oxidative function through a YY1-PGC-1alpha transcriptional complex. Nature 450(7170): 736–40, Doi: 10.1038/nature06322.</w:t>
      </w:r>
    </w:p>
    <w:p w14:paraId="4F46A50C"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24]</w:t>
      </w:r>
      <w:r w:rsidRPr="00882B61">
        <w:rPr>
          <w:rFonts w:ascii="Cambria" w:eastAsia="Times New Roman" w:hAnsi="Cambria" w:cs="Times New Roman"/>
          <w:noProof/>
        </w:rPr>
        <w:tab/>
        <w:t>Ramanathan, A., Schreiber, S.L., 2009. Direct control of mitochondrial function by mTOR. Proceedings of the National Academy of Sciences of the United States of America 106(52): 22229–32, Doi: 10.1073/pnas.0912074106.</w:t>
      </w:r>
    </w:p>
    <w:p w14:paraId="643697CC"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25]</w:t>
      </w:r>
      <w:r w:rsidRPr="00882B61">
        <w:rPr>
          <w:rFonts w:ascii="Cambria" w:eastAsia="Times New Roman" w:hAnsi="Cambria" w:cs="Times New Roman"/>
          <w:noProof/>
        </w:rPr>
        <w:tab/>
        <w:t>Koyanagi, M., Asahara, S.-I., Matsuda, T., Hashimoto, N., Shigeyama, Y., Shibutani, Y., et al., 2011. Ablation of TSC2 enhances insulin secretion by increasing the number of mitochondria through activation of mTORC1. PLoS ONE 6(8), Doi: 10.1371/journal.pone.0023238.</w:t>
      </w:r>
    </w:p>
    <w:p w14:paraId="1D6A502B"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26]</w:t>
      </w:r>
      <w:r w:rsidRPr="00882B61">
        <w:rPr>
          <w:rFonts w:ascii="Cambria" w:eastAsia="Times New Roman" w:hAnsi="Cambria" w:cs="Times New Roman"/>
          <w:noProof/>
        </w:rPr>
        <w:tab/>
        <w:t>Fujita, S., Dreyer, H.C., Drummond, M.J., Glynn, E.L., Cadenas, J.G., Yoshizawa, F., et al., 2007. Nutrient signalling in the regulation of human muscle protein synthesis. The Journal of Physiology 582(Pt 2): 813–23, Doi: 10.1113/jphysiol.2007.134593.</w:t>
      </w:r>
    </w:p>
    <w:p w14:paraId="12923A0C"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27]</w:t>
      </w:r>
      <w:r w:rsidRPr="00882B61">
        <w:rPr>
          <w:rFonts w:ascii="Cambria" w:eastAsia="Times New Roman" w:hAnsi="Cambria" w:cs="Times New Roman"/>
          <w:noProof/>
        </w:rPr>
        <w:tab/>
        <w:t>Cuthbertson, D., Smith, K., Babraj, J., Leese, G., Waddell, T., Atherton, P., et al., 2005. Anabolic signaling deficits underlie amino acid resistance of wasting, aging muscle. The FASEB Journal : Official Publication of the Federation of American Societies for Experimental Biology 19(3): 422–4, Doi: 10.1096/fj.04-2640fje.</w:t>
      </w:r>
    </w:p>
    <w:p w14:paraId="0EC98939"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28]</w:t>
      </w:r>
      <w:r w:rsidRPr="00882B61">
        <w:rPr>
          <w:rFonts w:ascii="Cambria" w:eastAsia="Times New Roman" w:hAnsi="Cambria" w:cs="Times New Roman"/>
          <w:noProof/>
        </w:rPr>
        <w:tab/>
        <w:t>Tschöp, M.H., Speakman, J.R., Arch, J.R.S., Auwerx, J., Brüning, J.C., Chan, L., et al., 2011. A guide to analysis of mouse energy metabolism. Nature Methods 9(1): 57–63, Doi: 10.1038/nmeth.1806.</w:t>
      </w:r>
    </w:p>
    <w:p w14:paraId="64A1FF49"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29]</w:t>
      </w:r>
      <w:r w:rsidRPr="00882B61">
        <w:rPr>
          <w:rFonts w:ascii="Cambria" w:eastAsia="Times New Roman" w:hAnsi="Cambria" w:cs="Times New Roman"/>
          <w:noProof/>
        </w:rPr>
        <w:tab/>
        <w:t>Cheng, A., Zhang, M., Gentry, M.S., Worby, C.A., Dixon, J.E., Saltiel, A.R., 2007. A role for AGL ubiquitination in the glycogen storage disorders of Lafora and Cori’s disease. Genes &amp; Development 21(19): 2399–409, Doi: 10.1101/gad.1553207.</w:t>
      </w:r>
    </w:p>
    <w:p w14:paraId="35CB7A79"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30]</w:t>
      </w:r>
      <w:r w:rsidRPr="00882B61">
        <w:rPr>
          <w:rFonts w:ascii="Cambria" w:eastAsia="Times New Roman" w:hAnsi="Cambria" w:cs="Times New Roman"/>
          <w:noProof/>
        </w:rPr>
        <w:tab/>
        <w:t>Cheng, A., Zhang, M., Okubo, M., Omichi, K., Saltiel, A.R., 2009. Distinct mutations in the glycogen debranching enzyme found in glycogen storage disease type III lead to impairment in diverse cellular functions. Human Molecular Genetics 18(11): 2045–52, Doi: 10.1093/hmg/ddp128.</w:t>
      </w:r>
    </w:p>
    <w:p w14:paraId="5A263D76"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31]</w:t>
      </w:r>
      <w:r w:rsidRPr="00882B61">
        <w:rPr>
          <w:rFonts w:ascii="Cambria" w:eastAsia="Times New Roman" w:hAnsi="Cambria" w:cs="Times New Roman"/>
          <w:noProof/>
        </w:rPr>
        <w:tab/>
        <w:t>R Core Team., 2013. R: A Language and Environment for Statistical Computing.</w:t>
      </w:r>
    </w:p>
    <w:p w14:paraId="0810B8FA"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32]</w:t>
      </w:r>
      <w:r w:rsidRPr="00882B61">
        <w:rPr>
          <w:rFonts w:ascii="Cambria" w:eastAsia="Times New Roman" w:hAnsi="Cambria" w:cs="Times New Roman"/>
          <w:noProof/>
        </w:rPr>
        <w:tab/>
        <w:t>Bates, D., Mächler, M., Bolker, B., Walker, S., 2014. Fitting Linear Mixed-Effects Models using lme4. ArXiv 1406.5823: 1–51.</w:t>
      </w:r>
    </w:p>
    <w:p w14:paraId="049511E3"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33]</w:t>
      </w:r>
      <w:r w:rsidRPr="00882B61">
        <w:rPr>
          <w:rFonts w:ascii="Cambria" w:eastAsia="Times New Roman" w:hAnsi="Cambria" w:cs="Times New Roman"/>
          <w:noProof/>
        </w:rPr>
        <w:tab/>
        <w:t>Benjamini, Y., Hochberg, Y., 1995. Controlling the False Discovery Rate: A Practical and Powerful Approach to Multiple Testing. Journal of the Royal Statistical Society. Series B 57(1): 289–300.</w:t>
      </w:r>
    </w:p>
    <w:p w14:paraId="65DBD461"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34]</w:t>
      </w:r>
      <w:r w:rsidRPr="00882B61">
        <w:rPr>
          <w:rFonts w:ascii="Cambria" w:eastAsia="Times New Roman" w:hAnsi="Cambria" w:cs="Times New Roman"/>
          <w:noProof/>
        </w:rPr>
        <w:tab/>
        <w:t>Kwiatkowski, D.J., Zhang, H., Bandura, J.L., Heiberger, K.M., Glogauer, M., el-Hashemite, N., et al., 2002. A mouse model of TSC1 reveals sex-dependent lethality from liver hemangiomas, and up-regulation of p70S6 kinase activity in Tsc1 null cells. Human Molecular Genetics 11(5): 525–34.</w:t>
      </w:r>
    </w:p>
    <w:p w14:paraId="3D6F7FCE"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35]</w:t>
      </w:r>
      <w:r w:rsidRPr="00882B61">
        <w:rPr>
          <w:rFonts w:ascii="Cambria" w:eastAsia="Times New Roman" w:hAnsi="Cambria" w:cs="Times New Roman"/>
          <w:noProof/>
        </w:rPr>
        <w:tab/>
        <w:t>Brüning, J.C., Michael, M.D.D., Winnay, J.N., Hayashi, T., Hörsch, D., Accili, D., et al., 1998. A muscle-specific insulin receptor knockout exhibits features of the metabolic syndrome of NIDDM without altering glucose tolerance. Molecular Cell 2(5): 559–69, Doi: 10.1016/S1097-2765(00)80155-0.</w:t>
      </w:r>
    </w:p>
    <w:p w14:paraId="7986D142"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36]</w:t>
      </w:r>
      <w:r w:rsidRPr="00882B61">
        <w:rPr>
          <w:rFonts w:ascii="Cambria" w:eastAsia="Times New Roman" w:hAnsi="Cambria" w:cs="Times New Roman"/>
          <w:noProof/>
        </w:rPr>
        <w:tab/>
        <w:t>Printen, J.A., Brady, M.J., Saltiel, A.R., 1997. PTG, a protein phosphatase 1-binding protein with a role in glycogen metabolism. Science 275(5305): 1475–8.</w:t>
      </w:r>
    </w:p>
    <w:p w14:paraId="4416BF7F"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37]</w:t>
      </w:r>
      <w:r w:rsidRPr="00882B61">
        <w:rPr>
          <w:rFonts w:ascii="Cambria" w:eastAsia="Times New Roman" w:hAnsi="Cambria" w:cs="Times New Roman"/>
          <w:noProof/>
        </w:rPr>
        <w:tab/>
        <w:t>Goodpaster, B.H., He, J., Watkins, S., Kelley, D.E., 2001. Skeletal muscle lipid content and insulin resistance: Evidence for a paradox in endurance-trained athletes. Journal of Clinical Endocrinology and Metabolism 86(12): 5755–61, Doi: 10.1210/jc.86.12.5755.</w:t>
      </w:r>
    </w:p>
    <w:p w14:paraId="37BD41FB"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38]</w:t>
      </w:r>
      <w:r w:rsidRPr="00882B61">
        <w:rPr>
          <w:rFonts w:ascii="Cambria" w:eastAsia="Times New Roman" w:hAnsi="Cambria" w:cs="Times New Roman"/>
          <w:noProof/>
        </w:rPr>
        <w:tab/>
        <w:t>Amati, F., Dubé, J.J., Alvarez-Carnero, E., Edreira, M.M., Chomentowski, P., Coen, P.M., et al., 2011. Skeletal muscle triglycerides, diacylglycerols, and ceramides in insulin resistance: Another paradox in endurance-trained athletes? Diabetes 60(10): 2588–97, Doi: 10.2337/db10-1221.</w:t>
      </w:r>
    </w:p>
    <w:p w14:paraId="729901AA"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39]</w:t>
      </w:r>
      <w:r w:rsidRPr="00882B61">
        <w:rPr>
          <w:rFonts w:ascii="Cambria" w:eastAsia="Times New Roman" w:hAnsi="Cambria" w:cs="Times New Roman"/>
          <w:noProof/>
        </w:rPr>
        <w:tab/>
        <w:t>Philp, A., Hamilton, D.L., Baar, K., 2011. Signals mediating skeletal muscle remodeling by resistance exercise: PI3-kinase independent activation of mTORC1. Journal of Applied Physiology 110(2): 561–8, Doi: 10.1152/japplphysiol.00941.2010.</w:t>
      </w:r>
    </w:p>
    <w:p w14:paraId="72E1BB89"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40]</w:t>
      </w:r>
      <w:r w:rsidRPr="00882B61">
        <w:rPr>
          <w:rFonts w:ascii="Cambria" w:eastAsia="Times New Roman" w:hAnsi="Cambria" w:cs="Times New Roman"/>
          <w:noProof/>
        </w:rPr>
        <w:tab/>
        <w:t>Hamilton, D.L., Philp, A., MacKenzie, M.G., Patton, A., Towler, M.C.M.C., Gallagher, I.J., et al., 2014. Molecular brakes regulating mTORC1 activation in skeletal muscle following synergist ablation. American Journal of Physiology - Endocrinology And Metabolism 307(4): E365–73, Doi: 10.1152/ajpendo.00674.2013.</w:t>
      </w:r>
    </w:p>
    <w:p w14:paraId="58E45C72"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41]</w:t>
      </w:r>
      <w:r w:rsidRPr="00882B61">
        <w:rPr>
          <w:rFonts w:ascii="Cambria" w:eastAsia="Times New Roman" w:hAnsi="Cambria" w:cs="Times New Roman"/>
          <w:noProof/>
        </w:rPr>
        <w:tab/>
        <w:t>Acheson, K.J., Schutz, Y., Bessard, T., Anantharaman, K., Flatt, J.P., Jequier, E., 1988. Glycoprotein storage capacity and de novo lipogenesis during massive carbohydrate overfeeding in man. American Journal of Clinical Nutrition 48(2): 240–7.</w:t>
      </w:r>
    </w:p>
    <w:p w14:paraId="4BBB6DFC"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42]</w:t>
      </w:r>
      <w:r w:rsidRPr="00882B61">
        <w:rPr>
          <w:rFonts w:ascii="Cambria" w:eastAsia="Times New Roman" w:hAnsi="Cambria" w:cs="Times New Roman"/>
          <w:noProof/>
        </w:rPr>
        <w:tab/>
        <w:t>Ravussin, E., Burnand, B., Schutz, Y., Jequier, E., 1982. Twenty-four-hour energy expenditure and resting metabolic rate in obese, moderately obese, and control subjects. American Journal of Clinical Nutrition 35(3): 566–73.</w:t>
      </w:r>
    </w:p>
    <w:p w14:paraId="70773DF3"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43]</w:t>
      </w:r>
      <w:r w:rsidRPr="00882B61">
        <w:rPr>
          <w:rFonts w:ascii="Cambria" w:eastAsia="Times New Roman" w:hAnsi="Cambria" w:cs="Times New Roman"/>
          <w:noProof/>
        </w:rPr>
        <w:tab/>
        <w:t>Ravussin, E., Lillioja, S., Anderson, T.E., Christin, L., Bogardus, C., 1986. Determinants of 24-hour energy expenditure in man. Methods and results using a respiratory chamber. The Journal of Clinical Investigation 78(6): 1568–78, Doi: 10.1172/JCI112749.</w:t>
      </w:r>
    </w:p>
    <w:p w14:paraId="29909894"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44]</w:t>
      </w:r>
      <w:r w:rsidRPr="00882B61">
        <w:rPr>
          <w:rFonts w:ascii="Cambria" w:eastAsia="Times New Roman" w:hAnsi="Cambria" w:cs="Times New Roman"/>
          <w:noProof/>
        </w:rPr>
        <w:tab/>
        <w:t>DeLany, J.P., Kelley, D.E., Hames, K.C., Jakicic, J.M., Goodpaster, B.H., 2013. High energy expenditure masks low physical activity in obesity. International Journal of Obesity (2005) 37(7): 1006–11, Doi: 10.1038/ijo.2012.172.</w:t>
      </w:r>
    </w:p>
    <w:p w14:paraId="2B3A1EA3"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45]</w:t>
      </w:r>
      <w:r w:rsidRPr="00882B61">
        <w:rPr>
          <w:rFonts w:ascii="Cambria" w:eastAsia="Times New Roman" w:hAnsi="Cambria" w:cs="Times New Roman"/>
          <w:noProof/>
        </w:rPr>
        <w:tab/>
        <w:t>Foster, G.D., Wyatt, H.R., Hill, J.O., Mcguckin, B.G., Brill, C., Mohammed, B.S., et al., 2003. A randomized trial of a low-carbohydrate diet for obesity. The New England Journal of Medicine 348(21): 2082–90, Doi: 10.1056/NEJMoa022207.</w:t>
      </w:r>
    </w:p>
    <w:p w14:paraId="6FB627E2"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46]</w:t>
      </w:r>
      <w:r w:rsidRPr="00882B61">
        <w:rPr>
          <w:rFonts w:ascii="Cambria" w:eastAsia="Times New Roman" w:hAnsi="Cambria" w:cs="Times New Roman"/>
          <w:noProof/>
        </w:rPr>
        <w:tab/>
        <w:t>Hall, K.D., Bemis, T., Brychta, R.J., Chen, K.Y., Courville, A., Crayner, E.J., et al., 2015. Calorie for Calorie, Dietary Fat Restriction Results in More Body Fat Loss than Carbohydrate Restriction in People with Obesity. Cell Metabolism 22(3): 427–36, Doi: 10.1016/j.cmet.2015.07.021.</w:t>
      </w:r>
    </w:p>
    <w:p w14:paraId="3A24ECAF"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47]</w:t>
      </w:r>
      <w:r w:rsidRPr="00882B61">
        <w:rPr>
          <w:rFonts w:ascii="Cambria" w:eastAsia="Times New Roman" w:hAnsi="Cambria" w:cs="Times New Roman"/>
          <w:noProof/>
        </w:rPr>
        <w:tab/>
        <w:t>Bray, G.A., Redman, L.M., de Jonge, L., Covington, J.D., Rood, J., Brock, C., et al., 2015. Effect of protein overfeeding on energy expenditure measured in a metabolic chamber. American Journal of Clinical Nutrition 101(3): 496–505, Doi: 10.3945/ajcn.114.091769.</w:t>
      </w:r>
    </w:p>
    <w:p w14:paraId="3598B87C"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48]</w:t>
      </w:r>
      <w:r w:rsidRPr="00882B61">
        <w:rPr>
          <w:rFonts w:ascii="Cambria" w:eastAsia="Times New Roman" w:hAnsi="Cambria" w:cs="Times New Roman"/>
          <w:noProof/>
        </w:rPr>
        <w:tab/>
        <w:t>Ma, S.W., Foster, D.O., Nadeau, B.E., Triandafillou, J., 1988. Absence of increased oxygen consumption in brown adipose tissue of rats exhibiting “cafeteria” diet-induced thermogenesis. Canadian Journal of Physiology and Pharmacology 66(11): 1347–54.</w:t>
      </w:r>
    </w:p>
    <w:p w14:paraId="3EEA4EC1"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49]</w:t>
      </w:r>
      <w:r w:rsidRPr="00882B61">
        <w:rPr>
          <w:rFonts w:ascii="Cambria" w:eastAsia="Times New Roman" w:hAnsi="Cambria" w:cs="Times New Roman"/>
          <w:noProof/>
        </w:rPr>
        <w:tab/>
        <w:t>Anunciado-Koza, R., Ukropec, J., Koza, R. a., Kozak, L.P., 2008. Inactivation of UCP1 and the glycerol phosphate cycle synergistically increases energy expenditure to resist diet-induced obesity. The Journal of Biological Chemistry 283(41): 27688–97, Doi: 10.1074/jbc.M804268200.</w:t>
      </w:r>
    </w:p>
    <w:p w14:paraId="3DDC168F"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50]</w:t>
      </w:r>
      <w:r w:rsidRPr="00882B61">
        <w:rPr>
          <w:rFonts w:ascii="Cambria" w:eastAsia="Times New Roman" w:hAnsi="Cambria" w:cs="Times New Roman"/>
          <w:noProof/>
        </w:rPr>
        <w:tab/>
        <w:t>Halton, T.L., Hu, F.B., 2004. The effects of high protein diets on thermogenesis, satiety and weight loss: a critical review. Journal of the American College of Nutrition 23(5): 373–85, Doi: 10.1080/07315724.2004.10719381.</w:t>
      </w:r>
    </w:p>
    <w:p w14:paraId="3F5A3AA0"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51]</w:t>
      </w:r>
      <w:r w:rsidRPr="00882B61">
        <w:rPr>
          <w:rFonts w:ascii="Cambria" w:eastAsia="Times New Roman" w:hAnsi="Cambria" w:cs="Times New Roman"/>
          <w:noProof/>
        </w:rPr>
        <w:tab/>
        <w:t>Morita, M., Gravel, S.P., Chénard, V., Sikström, K., Zheng, L., Alain, T., et al., 2013. MTORC1 controls mitochondrial activity and biogenesis through 4E-BP-dependent translational regulation. Cell Metabolism 18(5): 698–711, Doi: 10.1016/j.cmet.2013.10.001.</w:t>
      </w:r>
    </w:p>
    <w:p w14:paraId="0387DB54"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52]</w:t>
      </w:r>
      <w:r w:rsidRPr="00882B61">
        <w:rPr>
          <w:rFonts w:ascii="Cambria" w:eastAsia="Times New Roman" w:hAnsi="Cambria" w:cs="Times New Roman"/>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0DF5D8C5"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53]</w:t>
      </w:r>
      <w:r w:rsidRPr="00882B61">
        <w:rPr>
          <w:rFonts w:ascii="Cambria" w:eastAsia="Times New Roman" w:hAnsi="Cambria" w:cs="Times New Roman"/>
          <w:noProof/>
        </w:rPr>
        <w:tab/>
        <w:t>Kim, K.H., Jeong, Y.T., Oh, H., Kim, S.H., Cho, J.M., Kim, Y.-N., et al., 2012. Autophagy deficiency leads to protection from obesity and insulin resistance by inducing Fgf21 as a mitokine. Nature Medicine, Doi: 10.1038/nm.3014.</w:t>
      </w:r>
    </w:p>
    <w:p w14:paraId="2B89BA56"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54]</w:t>
      </w:r>
      <w:r w:rsidRPr="00882B61">
        <w:rPr>
          <w:rFonts w:ascii="Cambria" w:eastAsia="Times New Roman" w:hAnsi="Cambria" w:cs="Times New Roman"/>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5DBE34A1"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55]</w:t>
      </w:r>
      <w:r w:rsidRPr="00882B61">
        <w:rPr>
          <w:rFonts w:ascii="Cambria" w:eastAsia="Times New Roman" w:hAnsi="Cambria" w:cs="Times New Roman"/>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4F5F7F3"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56]</w:t>
      </w:r>
      <w:r w:rsidRPr="00882B61">
        <w:rPr>
          <w:rFonts w:ascii="Cambria" w:eastAsia="Times New Roman" w:hAnsi="Cambria" w:cs="Times New Roman"/>
          <w:noProof/>
        </w:rPr>
        <w:tab/>
        <w:t>Bal, N.C., Maurya, S.K., Sopariwala, D.H., Sahoo, S.K., Gupta, S.C., Shaikh, S.A., et al., 2012. Sarcolipin is a newly identified regulator of muscle-based thermogenesis in mammals. Nature Medicine 18(10): 1575–9, Doi: 10.1038/nm.2897.</w:t>
      </w:r>
    </w:p>
    <w:p w14:paraId="4B3621F5" w14:textId="77777777" w:rsidR="00882B61" w:rsidRPr="00882B61" w:rsidRDefault="00882B61" w:rsidP="00882B61">
      <w:pPr>
        <w:widowControl w:val="0"/>
        <w:autoSpaceDE w:val="0"/>
        <w:autoSpaceDN w:val="0"/>
        <w:adjustRightInd w:val="0"/>
        <w:spacing w:before="100" w:after="100"/>
        <w:ind w:left="640" w:hanging="640"/>
        <w:rPr>
          <w:rFonts w:ascii="Cambria" w:eastAsia="Times New Roman" w:hAnsi="Cambria" w:cs="Times New Roman"/>
          <w:noProof/>
        </w:rPr>
      </w:pPr>
      <w:r w:rsidRPr="00882B61">
        <w:rPr>
          <w:rFonts w:ascii="Cambria" w:eastAsia="Times New Roman" w:hAnsi="Cambria" w:cs="Times New Roman"/>
          <w:noProof/>
        </w:rPr>
        <w:t>[57]</w:t>
      </w:r>
      <w:r w:rsidRPr="00882B61">
        <w:rPr>
          <w:rFonts w:ascii="Cambria" w:eastAsia="Times New Roman" w:hAnsi="Cambria" w:cs="Times New Roman"/>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76C1976E" w14:textId="77777777" w:rsidR="00882B61" w:rsidRPr="00882B61" w:rsidRDefault="00882B61" w:rsidP="00882B61">
      <w:pPr>
        <w:widowControl w:val="0"/>
        <w:autoSpaceDE w:val="0"/>
        <w:autoSpaceDN w:val="0"/>
        <w:adjustRightInd w:val="0"/>
        <w:spacing w:before="100" w:after="100"/>
        <w:ind w:left="640" w:hanging="640"/>
        <w:rPr>
          <w:rFonts w:ascii="Cambria" w:hAnsi="Cambria"/>
          <w:noProof/>
        </w:rPr>
      </w:pPr>
      <w:r w:rsidRPr="00882B61">
        <w:rPr>
          <w:rFonts w:ascii="Cambria" w:eastAsia="Times New Roman" w:hAnsi="Cambria" w:cs="Times New Roman"/>
          <w:noProof/>
        </w:rPr>
        <w:t>[58]</w:t>
      </w:r>
      <w:r w:rsidRPr="00882B61">
        <w:rPr>
          <w:rFonts w:ascii="Cambria" w:eastAsia="Times New Roman" w:hAnsi="Cambria" w:cs="Times New Roman"/>
          <w:noProof/>
        </w:rPr>
        <w:tab/>
        <w:t>Bombardier, E., Smith, I.C., Gamu, D., Fajardo, V.A., Vigna, C., Sayer, R.A., et al., 2013. Sarcolipin trumps β-adrenergic receptor signaling as the favored mechanism for muscle-based diet-induced thermogenesis. FASEB Journal 27(9): 3871–8, Doi: 10.1096/fj.13-230631.</w:t>
      </w:r>
    </w:p>
    <w:p w14:paraId="22D37FF9" w14:textId="6F888617" w:rsidR="00871236" w:rsidRPr="00871236" w:rsidRDefault="00871236" w:rsidP="00882B61">
      <w:pPr>
        <w:widowControl w:val="0"/>
        <w:autoSpaceDE w:val="0"/>
        <w:autoSpaceDN w:val="0"/>
        <w:adjustRightInd w:val="0"/>
        <w:spacing w:before="100" w:after="100"/>
        <w:ind w:left="640" w:hanging="640"/>
      </w:pPr>
      <w:r>
        <w:fldChar w:fldCharType="end"/>
      </w:r>
    </w:p>
    <w:p w14:paraId="26C6BD02"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7AB09A33" w14:textId="2748969D" w:rsidR="007B624A" w:rsidRDefault="007B624A" w:rsidP="007B624A">
      <w:pPr>
        <w:pStyle w:val="Heading1"/>
      </w:pPr>
      <w:r>
        <w:t>Tables</w:t>
      </w:r>
    </w:p>
    <w:p w14:paraId="409C59E6" w14:textId="77777777" w:rsidR="009B110D" w:rsidRDefault="009B110D" w:rsidP="009B110D"/>
    <w:p w14:paraId="5610FA53" w14:textId="5196B4D1" w:rsidR="008545F6" w:rsidRDefault="009B110D" w:rsidP="009B110D">
      <w:r w:rsidRPr="00331B56">
        <w:rPr>
          <w:b/>
        </w:rPr>
        <w:t>Table 1: Composition of Control and High Protein Diets.</w:t>
      </w:r>
      <w:r w:rsidR="00331B56">
        <w:t xml:space="preserve">  Percentages indicate percent of calories from the indicated nutrient.</w:t>
      </w:r>
    </w:p>
    <w:tbl>
      <w:tblPr>
        <w:tblStyle w:val="LightList"/>
        <w:tblW w:w="0" w:type="auto"/>
        <w:jc w:val="center"/>
        <w:tblLook w:val="04A0" w:firstRow="1" w:lastRow="0" w:firstColumn="1" w:lastColumn="0" w:noHBand="0" w:noVBand="1"/>
      </w:tblPr>
      <w:tblGrid>
        <w:gridCol w:w="3126"/>
        <w:gridCol w:w="1664"/>
        <w:gridCol w:w="2239"/>
      </w:tblGrid>
      <w:tr w:rsidR="008545F6" w14:paraId="674E5804" w14:textId="77777777" w:rsidTr="00331B5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481A2DEF" w14:textId="77777777" w:rsidR="008545F6" w:rsidRDefault="008545F6" w:rsidP="009B110D"/>
        </w:tc>
        <w:tc>
          <w:tcPr>
            <w:tcW w:w="1664" w:type="dxa"/>
          </w:tcPr>
          <w:p w14:paraId="2F611666" w14:textId="67524E44"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Control Diet</w:t>
            </w:r>
          </w:p>
        </w:tc>
        <w:tc>
          <w:tcPr>
            <w:tcW w:w="2239" w:type="dxa"/>
          </w:tcPr>
          <w:p w14:paraId="3AA50219" w14:textId="5B918747" w:rsidR="008545F6" w:rsidRDefault="00331B56" w:rsidP="00331B56">
            <w:pPr>
              <w:jc w:val="center"/>
              <w:cnfStyle w:val="100000000000" w:firstRow="1" w:lastRow="0" w:firstColumn="0" w:lastColumn="0" w:oddVBand="0" w:evenVBand="0" w:oddHBand="0" w:evenHBand="0" w:firstRowFirstColumn="0" w:firstRowLastColumn="0" w:lastRowFirstColumn="0" w:lastRowLastColumn="0"/>
            </w:pPr>
            <w:r>
              <w:t>High Protein Diet</w:t>
            </w:r>
          </w:p>
        </w:tc>
      </w:tr>
      <w:tr w:rsidR="008545F6" w14:paraId="0955CF21"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0A5404BD" w14:textId="0228D27D" w:rsidR="008545F6" w:rsidRDefault="00331B56" w:rsidP="009B110D">
            <w:r>
              <w:t>Lipids (Lard/Soybean Oil)</w:t>
            </w:r>
          </w:p>
        </w:tc>
        <w:tc>
          <w:tcPr>
            <w:tcW w:w="1664" w:type="dxa"/>
          </w:tcPr>
          <w:p w14:paraId="544687FF" w14:textId="731FAF4B"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c>
          <w:tcPr>
            <w:tcW w:w="2239" w:type="dxa"/>
          </w:tcPr>
          <w:p w14:paraId="30DC2A76" w14:textId="2194BEB2"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10%</w:t>
            </w:r>
          </w:p>
        </w:tc>
      </w:tr>
      <w:tr w:rsidR="008545F6" w14:paraId="6E3CF60C"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311DBD8A" w14:textId="6264732D" w:rsidR="008545F6" w:rsidRDefault="00331B56" w:rsidP="009B110D">
            <w:r>
              <w:t>Sucrose</w:t>
            </w:r>
          </w:p>
        </w:tc>
        <w:tc>
          <w:tcPr>
            <w:tcW w:w="1664" w:type="dxa"/>
          </w:tcPr>
          <w:p w14:paraId="5CFD1519" w14:textId="42A36E3F"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c>
          <w:tcPr>
            <w:tcW w:w="2239" w:type="dxa"/>
          </w:tcPr>
          <w:p w14:paraId="741F423C" w14:textId="12C94C1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17%</w:t>
            </w:r>
          </w:p>
        </w:tc>
      </w:tr>
      <w:tr w:rsidR="008545F6" w14:paraId="7177E902" w14:textId="77777777" w:rsidTr="00331B5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126" w:type="dxa"/>
          </w:tcPr>
          <w:p w14:paraId="3BA763AA" w14:textId="4F79DD96" w:rsidR="008545F6" w:rsidRDefault="00331B56" w:rsidP="009B110D">
            <w:r>
              <w:t>Starch</w:t>
            </w:r>
          </w:p>
        </w:tc>
        <w:tc>
          <w:tcPr>
            <w:tcW w:w="1664" w:type="dxa"/>
          </w:tcPr>
          <w:p w14:paraId="1FA73818" w14:textId="1136904C"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53%</w:t>
            </w:r>
          </w:p>
        </w:tc>
        <w:tc>
          <w:tcPr>
            <w:tcW w:w="2239" w:type="dxa"/>
          </w:tcPr>
          <w:p w14:paraId="6D1FA132" w14:textId="0E582AF4" w:rsidR="008545F6" w:rsidRDefault="00331B56" w:rsidP="00331B56">
            <w:pPr>
              <w:jc w:val="center"/>
              <w:cnfStyle w:val="000000100000" w:firstRow="0" w:lastRow="0" w:firstColumn="0" w:lastColumn="0" w:oddVBand="0" w:evenVBand="0" w:oddHBand="1" w:evenHBand="0" w:firstRowFirstColumn="0" w:firstRowLastColumn="0" w:lastRowFirstColumn="0" w:lastRowLastColumn="0"/>
            </w:pPr>
            <w:r>
              <w:t>33%</w:t>
            </w:r>
          </w:p>
        </w:tc>
      </w:tr>
      <w:tr w:rsidR="008545F6" w14:paraId="049CA9E5" w14:textId="77777777" w:rsidTr="00331B56">
        <w:trPr>
          <w:jc w:val="center"/>
        </w:trPr>
        <w:tc>
          <w:tcPr>
            <w:cnfStyle w:val="001000000000" w:firstRow="0" w:lastRow="0" w:firstColumn="1" w:lastColumn="0" w:oddVBand="0" w:evenVBand="0" w:oddHBand="0" w:evenHBand="0" w:firstRowFirstColumn="0" w:firstRowLastColumn="0" w:lastRowFirstColumn="0" w:lastRowLastColumn="0"/>
            <w:tcW w:w="3126" w:type="dxa"/>
          </w:tcPr>
          <w:p w14:paraId="5961B848" w14:textId="436CDCA3" w:rsidR="008545F6" w:rsidRDefault="00331B56" w:rsidP="009B110D">
            <w:r>
              <w:t>Protein (Casein)</w:t>
            </w:r>
          </w:p>
        </w:tc>
        <w:tc>
          <w:tcPr>
            <w:tcW w:w="1664" w:type="dxa"/>
          </w:tcPr>
          <w:p w14:paraId="14E7866A" w14:textId="4259330E"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20%</w:t>
            </w:r>
          </w:p>
        </w:tc>
        <w:tc>
          <w:tcPr>
            <w:tcW w:w="2239" w:type="dxa"/>
          </w:tcPr>
          <w:p w14:paraId="111C4556" w14:textId="730871C1" w:rsidR="008545F6" w:rsidRDefault="00331B56" w:rsidP="00331B56">
            <w:pPr>
              <w:jc w:val="center"/>
              <w:cnfStyle w:val="000000000000" w:firstRow="0" w:lastRow="0" w:firstColumn="0" w:lastColumn="0" w:oddVBand="0" w:evenVBand="0" w:oddHBand="0" w:evenHBand="0" w:firstRowFirstColumn="0" w:firstRowLastColumn="0" w:lastRowFirstColumn="0" w:lastRowLastColumn="0"/>
            </w:pPr>
            <w:r>
              <w:t>40%</w:t>
            </w:r>
          </w:p>
        </w:tc>
      </w:tr>
    </w:tbl>
    <w:p w14:paraId="646020C9" w14:textId="77777777" w:rsidR="008545F6" w:rsidRPr="009B110D" w:rsidRDefault="008545F6" w:rsidP="009B110D"/>
    <w:p w14:paraId="0F51F42C" w14:textId="77777777" w:rsidR="008545F6" w:rsidRDefault="008545F6">
      <w:pPr>
        <w:rPr>
          <w:rFonts w:asciiTheme="majorHAnsi" w:eastAsiaTheme="majorEastAsia" w:hAnsiTheme="majorHAnsi" w:cstheme="majorBidi"/>
          <w:b/>
          <w:bCs/>
          <w:color w:val="4E4E52" w:themeColor="accent1" w:themeShade="B5"/>
          <w:sz w:val="32"/>
          <w:szCs w:val="32"/>
        </w:rPr>
      </w:pPr>
      <w:r>
        <w:br w:type="page"/>
      </w:r>
    </w:p>
    <w:p w14:paraId="64187F46" w14:textId="314DC381" w:rsidR="007B624A" w:rsidRDefault="007B624A" w:rsidP="007B624A">
      <w:pPr>
        <w:pStyle w:val="Heading1"/>
      </w:pPr>
      <w:r>
        <w:t>Figure Legends</w:t>
      </w:r>
    </w:p>
    <w:p w14:paraId="20D3EB6D" w14:textId="77777777" w:rsidR="003E7617" w:rsidRDefault="003E7617" w:rsidP="003E7617"/>
    <w:p w14:paraId="27EFDFE2" w14:textId="5BB97DF9" w:rsidR="003E7617" w:rsidRPr="007C4F6A" w:rsidRDefault="003E7617" w:rsidP="003E7617">
      <w:r w:rsidRPr="00C10DEF">
        <w:rPr>
          <w:b/>
        </w:rPr>
        <w:t>Figure 1: Effects of high protein diet on body composition and energy expenditure.</w:t>
      </w:r>
      <w:r w:rsidR="000711BE">
        <w:t xml:space="preserve">  </w:t>
      </w:r>
      <w:r w:rsidR="00B4522B">
        <w:t xml:space="preserve">Body composition was determined weekly with body weight (A), lean mass (B) and fat mass (C).  D) Weights of fat pad depots at the end of the 14 week </w:t>
      </w:r>
      <w:r w:rsidR="000013A4">
        <w:t>feedint study</w:t>
      </w:r>
      <w:r w:rsidR="00B4522B">
        <w:t xml:space="preserve">. </w:t>
      </w:r>
      <w:r w:rsidR="000711BE">
        <w:t xml:space="preserve">Statistical significance </w:t>
      </w:r>
      <w:r w:rsidR="007C4F6A">
        <w:t>(p&lt;0.05</w:t>
      </w:r>
      <w:r w:rsidR="000013A4">
        <w:t>, n=12/group</w:t>
      </w:r>
      <w:r w:rsidR="007C4F6A">
        <w:t xml:space="preserve">) </w:t>
      </w:r>
      <w:r w:rsidR="00B4522B">
        <w:t>wa</w:t>
      </w:r>
      <w:r w:rsidR="000711BE">
        <w:t>s denoted</w:t>
      </w:r>
      <w:r w:rsidR="00A526B3">
        <w:t xml:space="preserve"> </w:t>
      </w:r>
      <w:r w:rsidR="000711BE">
        <w:t xml:space="preserve">via asterisks based on </w:t>
      </w:r>
      <w:r w:rsidR="000711BE">
        <w:rPr>
          <w:rFonts w:ascii="Cambria" w:hAnsi="Cambria"/>
        </w:rPr>
        <w:t>χ</w:t>
      </w:r>
      <w:r w:rsidR="000711BE" w:rsidRPr="000711BE">
        <w:rPr>
          <w:vertAlign w:val="superscript"/>
        </w:rPr>
        <w:t>2</w:t>
      </w:r>
      <w:r w:rsidR="000711BE">
        <w:rPr>
          <w:vertAlign w:val="superscript"/>
        </w:rPr>
        <w:t xml:space="preserve"> </w:t>
      </w:r>
      <w:r w:rsidR="000711BE">
        <w:t>test (A</w:t>
      </w:r>
      <w:r w:rsidR="007C4F6A">
        <w:t>-C</w:t>
      </w:r>
      <w:r w:rsidR="000711BE">
        <w:t>)</w:t>
      </w:r>
      <w:r w:rsidR="007C4F6A">
        <w:t xml:space="preserve"> or </w:t>
      </w:r>
      <w:r w:rsidR="000013A4">
        <w:t>Student’s</w:t>
      </w:r>
      <w:r w:rsidR="007C4F6A">
        <w:t xml:space="preserve"> </w:t>
      </w:r>
      <w:r w:rsidR="007C4F6A">
        <w:rPr>
          <w:i/>
        </w:rPr>
        <w:t>t-</w:t>
      </w:r>
      <w:r w:rsidR="007C4F6A">
        <w:t>test (D).</w:t>
      </w:r>
    </w:p>
    <w:p w14:paraId="41AFEE05" w14:textId="77777777" w:rsidR="000711BE" w:rsidRDefault="000711BE" w:rsidP="003E7617"/>
    <w:p w14:paraId="005623F2" w14:textId="4900A21D" w:rsidR="0045067A" w:rsidRPr="0045067A" w:rsidRDefault="003E7617" w:rsidP="003E7617">
      <w:r w:rsidRPr="00C10DEF">
        <w:rPr>
          <w:b/>
        </w:rPr>
        <w:t>Figure 2: Regulation of mTORC1 by amino acids and protein feeding</w:t>
      </w:r>
      <w:r w:rsidR="0045067A">
        <w:rPr>
          <w:b/>
        </w:rPr>
        <w:t xml:space="preserve">. </w:t>
      </w:r>
      <w:r w:rsidR="00D95C50">
        <w:t>A) XXXXXX C</w:t>
      </w:r>
      <w:r w:rsidR="0045067A">
        <w:t>) Western blotting of quadriceps</w:t>
      </w:r>
      <w:r w:rsidR="00E93970">
        <w:t xml:space="preserve"> RIPA</w:t>
      </w:r>
      <w:r w:rsidR="0045067A">
        <w:t xml:space="preserve"> lysates from 16h</w:t>
      </w:r>
      <w:r w:rsidR="0006561D">
        <w:t xml:space="preserve"> fasted or non-</w:t>
      </w:r>
      <w:r w:rsidR="00D95C50">
        <w:t>fasted animals D</w:t>
      </w:r>
      <w:r w:rsidR="00C50D02">
        <w:t xml:space="preserve">) </w:t>
      </w:r>
      <w:r w:rsidR="0045067A">
        <w:t>Quantification of the blots in B.</w:t>
      </w:r>
    </w:p>
    <w:p w14:paraId="18A68E2A" w14:textId="77777777" w:rsidR="00C10DEF" w:rsidRPr="00C10DEF" w:rsidRDefault="00C10DEF" w:rsidP="003E7617">
      <w:pPr>
        <w:rPr>
          <w:b/>
        </w:rPr>
      </w:pPr>
    </w:p>
    <w:p w14:paraId="67DA0AA0" w14:textId="2DDD4D84" w:rsidR="005008B3" w:rsidRPr="00BC2B3A" w:rsidRDefault="005008B3" w:rsidP="003E7617">
      <w:r w:rsidRPr="00C10DEF">
        <w:rPr>
          <w:b/>
        </w:rPr>
        <w:t xml:space="preserve">Figure 3: Knockout of </w:t>
      </w:r>
      <w:r w:rsidRPr="00C10DEF">
        <w:rPr>
          <w:b/>
          <w:i/>
        </w:rPr>
        <w:t>Tsc1</w:t>
      </w:r>
      <w:r w:rsidRPr="00C10DEF">
        <w:rPr>
          <w:b/>
        </w:rPr>
        <w:t xml:space="preserve"> in muscle leads to increased fasted glycogen and triglyceride levels in quadriceps.</w:t>
      </w:r>
      <w:r w:rsidR="00BC2B3A">
        <w:rPr>
          <w:b/>
        </w:rPr>
        <w:t xml:space="preserve">  </w:t>
      </w:r>
      <w:r w:rsidR="006C7920" w:rsidRPr="006C7920">
        <w:t>A)</w:t>
      </w:r>
      <w:r w:rsidR="006C7920">
        <w:rPr>
          <w:b/>
        </w:rPr>
        <w:t xml:space="preserve"> </w:t>
      </w:r>
      <w:r w:rsidR="00BC2B3A">
        <w:t>Protein lysates from quadriceps dissected from animals fasted overnight were prepared in HNTG buf</w:t>
      </w:r>
      <w:r w:rsidR="006C7920">
        <w:t>fer and blotted as indicated.  B)  Quantification of processed SREBP1 and the phosphorylation ratio of glycogen synthase.</w:t>
      </w:r>
      <w:r w:rsidR="00901963">
        <w:t xml:space="preserve">  Statistical significance (p&lt;0.05, n=5/7) was determined via a Wilcoxon Rank-Sum test (C) after correcting for multiple hypotheses.</w:t>
      </w:r>
    </w:p>
    <w:p w14:paraId="78490DD6" w14:textId="77777777" w:rsidR="00B4522B" w:rsidRDefault="00B4522B" w:rsidP="003E7617"/>
    <w:p w14:paraId="25A4D476" w14:textId="166E6EE7" w:rsidR="00B4522B" w:rsidRDefault="00B4522B" w:rsidP="00A40A23">
      <w:pPr>
        <w:pStyle w:val="Heading1"/>
      </w:pPr>
      <w:r>
        <w:t>Supplementary Figure Legends</w:t>
      </w:r>
    </w:p>
    <w:p w14:paraId="0128D48A" w14:textId="77777777" w:rsidR="00B4522B" w:rsidRDefault="00B4522B" w:rsidP="003E7617"/>
    <w:p w14:paraId="25A1534F" w14:textId="18862CF6" w:rsidR="00B4522B" w:rsidRDefault="00B4522B" w:rsidP="003E7617">
      <w:r w:rsidRPr="00C10DEF">
        <w:rPr>
          <w:b/>
        </w:rPr>
        <w:t>Supplementary Figure 1:  Supplementary data related to high pro</w:t>
      </w:r>
      <w:r w:rsidR="00E83625" w:rsidRPr="00C10DEF">
        <w:rPr>
          <w:b/>
        </w:rPr>
        <w:t>tein diet feeding studies.</w:t>
      </w:r>
      <w:r w:rsidR="00E83625">
        <w:t xml:space="preserve">  A) </w:t>
      </w:r>
      <w:r>
        <w:t xml:space="preserve">Muscle weights at the end </w:t>
      </w:r>
      <w:r w:rsidR="00062D30">
        <w:t xml:space="preserve">of the 14 weeks of diet.  </w:t>
      </w:r>
      <w:r w:rsidR="004A33CD">
        <w:t xml:space="preserve">B) </w:t>
      </w:r>
      <w:r w:rsidR="0045120B">
        <w:t>Food intake on control or high protein diets.</w:t>
      </w:r>
    </w:p>
    <w:p w14:paraId="47818A76" w14:textId="77777777" w:rsidR="00A01F29" w:rsidRDefault="00A01F29" w:rsidP="003E7617"/>
    <w:p w14:paraId="4FA9BB7D" w14:textId="03D0268F" w:rsidR="00A01F29" w:rsidRPr="00A01F29" w:rsidRDefault="00A01F29" w:rsidP="003E7617">
      <w:pPr>
        <w:rPr>
          <w:b/>
        </w:rPr>
      </w:pPr>
      <w:r w:rsidRPr="00A01F29">
        <w:rPr>
          <w:b/>
        </w:rPr>
        <w:t xml:space="preserve">Supplementary Table 1: Gene expression differences in muscle </w:t>
      </w:r>
      <w:r w:rsidRPr="00A01F29">
        <w:rPr>
          <w:b/>
          <w:i/>
        </w:rPr>
        <w:t xml:space="preserve">Tsc1 </w:t>
      </w:r>
      <w:r w:rsidRPr="00A01F29">
        <w:rPr>
          <w:b/>
        </w:rPr>
        <w:t xml:space="preserve">knockout quadriceps.  </w:t>
      </w:r>
    </w:p>
    <w:sectPr w:rsidR="00A01F29" w:rsidRPr="00A01F29" w:rsidSect="00A34EF3">
      <w:footerReference w:type="even" r:id="rId10"/>
      <w:footerReference w:type="default" r:id="rId11"/>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5-09-11T08:32:00Z" w:initials="DB">
    <w:p w14:paraId="780C7A5B" w14:textId="4D228BDB" w:rsidR="002613DA" w:rsidRDefault="002613DA">
      <w:pPr>
        <w:pStyle w:val="CommentText"/>
      </w:pPr>
      <w:r>
        <w:rPr>
          <w:rStyle w:val="CommentReference"/>
        </w:rPr>
        <w:annotationRef/>
      </w:r>
      <w:r>
        <w:t>JeAnna can you find out the stock number for the normal chow diets</w:t>
      </w:r>
    </w:p>
  </w:comment>
  <w:comment w:id="1" w:author="Dave Bridges" w:date="2015-11-04T11:16:00Z" w:initials="DB">
    <w:p w14:paraId="515A300A" w14:textId="77777777" w:rsidR="00AC7808" w:rsidRDefault="00AC7808" w:rsidP="00AC7808">
      <w:pPr>
        <w:pStyle w:val="CommentText"/>
      </w:pPr>
      <w:r>
        <w:rPr>
          <w:rStyle w:val="CommentReference"/>
        </w:rPr>
        <w:annotationRef/>
      </w:r>
      <w:r>
        <w:t>Check this</w:t>
      </w:r>
    </w:p>
  </w:comment>
  <w:comment w:id="2" w:author="Dave Bridges" w:date="2015-12-18T16:04:00Z" w:initials="DB">
    <w:p w14:paraId="035440B0" w14:textId="479E538E" w:rsidR="002613DA" w:rsidRDefault="002613DA">
      <w:pPr>
        <w:pStyle w:val="CommentText"/>
      </w:pPr>
      <w:r>
        <w:rPr>
          <w:rStyle w:val="CommentReference"/>
        </w:rPr>
        <w:annotationRef/>
      </w:r>
      <w:r>
        <w:t>Erin, please update this to reflect the timing of the rapamycin/CLAMS experiment</w:t>
      </w:r>
    </w:p>
  </w:comment>
  <w:comment w:id="3" w:author="Dave Bridges" w:date="2015-09-09T12:44:00Z" w:initials="DB">
    <w:p w14:paraId="5273682B" w14:textId="4A95EA17" w:rsidR="002613DA" w:rsidRDefault="002613DA">
      <w:pPr>
        <w:pStyle w:val="CommentText"/>
      </w:pPr>
      <w:r>
        <w:rPr>
          <w:rStyle w:val="CommentReference"/>
        </w:rPr>
        <w:annotationRef/>
      </w:r>
      <w:r>
        <w:t>Need to write this in</w:t>
      </w:r>
    </w:p>
  </w:comment>
  <w:comment w:id="4" w:author="Dave Bridges" w:date="2016-06-07T16:33:00Z" w:initials="DB">
    <w:p w14:paraId="3850CF62" w14:textId="28E255A0" w:rsidR="0045183A" w:rsidRDefault="0045183A">
      <w:pPr>
        <w:pStyle w:val="CommentText"/>
      </w:pPr>
      <w:r>
        <w:rPr>
          <w:rStyle w:val="CommentReference"/>
        </w:rPr>
        <w:annotationRef/>
      </w:r>
      <w:r>
        <w:t>Need to remove HPD stuff</w:t>
      </w:r>
      <w:r w:rsidR="00882B61">
        <w:t xml:space="preserve"> from the figures</w:t>
      </w:r>
      <w:bookmarkStart w:id="5" w:name="_GoBack"/>
      <w:bookmarkEnd w:id="5"/>
    </w:p>
  </w:comment>
  <w:comment w:id="6" w:author="Dave Bridges" w:date="2015-09-09T12:43:00Z" w:initials="DB">
    <w:p w14:paraId="5805DF2D" w14:textId="21D75E87" w:rsidR="002613DA" w:rsidRDefault="002613DA">
      <w:pPr>
        <w:pStyle w:val="CommentText"/>
      </w:pPr>
      <w:r>
        <w:rPr>
          <w:rStyle w:val="CommentReference"/>
        </w:rPr>
        <w:annotationRef/>
      </w:r>
      <w:r>
        <w:t>We never published the data on Triglcyeride elevations being due to SREBP1c in the MEFs, so we could probably put that in here.</w:t>
      </w:r>
    </w:p>
  </w:comment>
  <w:comment w:id="7" w:author="Dave Bridges" w:date="2015-09-11T08:14:00Z" w:initials="DB">
    <w:p w14:paraId="76D50CC8" w14:textId="7D7893E8" w:rsidR="002613DA" w:rsidRDefault="002613DA">
      <w:pPr>
        <w:pStyle w:val="CommentText"/>
      </w:pPr>
      <w:r>
        <w:rPr>
          <w:rStyle w:val="CommentReference"/>
        </w:rPr>
        <w:annotationRef/>
      </w:r>
      <w:r>
        <w:t xml:space="preserve">We have qPCR data showing elevated PTG mRNA in these muscles, but that’s duplicated in the RNAseq data before.  </w:t>
      </w:r>
    </w:p>
  </w:comment>
  <w:comment w:id="8" w:author="Dave Bridges" w:date="2015-08-03T08:05:00Z" w:initials="DB">
    <w:p w14:paraId="73DF81C3" w14:textId="0694CCD8" w:rsidR="002613DA" w:rsidRDefault="002613DA">
      <w:pPr>
        <w:pStyle w:val="CommentText"/>
      </w:pPr>
      <w:r>
        <w:rPr>
          <w:rStyle w:val="CommentReference"/>
        </w:rPr>
        <w:annotationRef/>
      </w:r>
      <w:r>
        <w:t>Get this data</w:t>
      </w:r>
    </w:p>
  </w:comment>
  <w:comment w:id="9" w:author="Dave Bridges" w:date="2015-12-18T16:07:00Z" w:initials="DB">
    <w:p w14:paraId="6DC4FAE4" w14:textId="323FC536" w:rsidR="002613DA" w:rsidRDefault="002613DA">
      <w:pPr>
        <w:pStyle w:val="CommentText"/>
      </w:pPr>
      <w:r>
        <w:rPr>
          <w:rStyle w:val="CommentReference"/>
        </w:rPr>
        <w:annotationRef/>
      </w:r>
      <w:r>
        <w:t>Remove if we don’t discuss insulin sensitivity</w:t>
      </w:r>
    </w:p>
  </w:comment>
  <w:comment w:id="10" w:author="Dave Bridges" w:date="2015-12-28T14:50:00Z" w:initials="DB">
    <w:p w14:paraId="58A46973" w14:textId="6B3BCCA2" w:rsidR="002613DA" w:rsidRDefault="002613DA">
      <w:pPr>
        <w:pStyle w:val="CommentText"/>
      </w:pPr>
      <w:r>
        <w:rPr>
          <w:rStyle w:val="CommentReference"/>
        </w:rPr>
        <w:annotationRef/>
      </w:r>
      <w:r>
        <w:t>Put this in the supplement</w:t>
      </w:r>
    </w:p>
  </w:comment>
  <w:comment w:id="11" w:author="Dave Bridges" w:date="2015-12-28T16:27:00Z" w:initials="DB">
    <w:p w14:paraId="69B21E4D" w14:textId="73C75F0E" w:rsidR="002613DA" w:rsidRDefault="002613DA">
      <w:pPr>
        <w:pStyle w:val="CommentText"/>
      </w:pPr>
      <w:r>
        <w:rPr>
          <w:rStyle w:val="CommentReference"/>
        </w:rPr>
        <w:annotationRef/>
      </w:r>
      <w:r>
        <w:t>Need to measure Fgf21 in s erum</w:t>
      </w:r>
    </w:p>
  </w:comment>
  <w:comment w:id="12" w:author="Dave Bridges" w:date="2015-09-08T08:54:00Z" w:initials="DB">
    <w:p w14:paraId="4C23780D" w14:textId="448DA0A4" w:rsidR="002613DA" w:rsidRDefault="002613DA">
      <w:pPr>
        <w:pStyle w:val="CommentText"/>
      </w:pPr>
      <w:r>
        <w:rPr>
          <w:rStyle w:val="CommentReference"/>
        </w:rPr>
        <w:annotationRef/>
      </w:r>
      <w:r>
        <w:t>Alan, which grant(s) do you want to use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0C7A5B" w15:done="0"/>
  <w15:commentEx w15:paraId="515A300A" w15:done="0"/>
  <w15:commentEx w15:paraId="035440B0" w15:done="0"/>
  <w15:commentEx w15:paraId="5273682B" w15:done="0"/>
  <w15:commentEx w15:paraId="3850CF62" w15:done="0"/>
  <w15:commentEx w15:paraId="5805DF2D" w15:done="0"/>
  <w15:commentEx w15:paraId="76D50CC8" w15:done="0"/>
  <w15:commentEx w15:paraId="73DF81C3" w15:done="0"/>
  <w15:commentEx w15:paraId="6DC4FAE4" w15:done="0"/>
  <w15:commentEx w15:paraId="58A46973" w15:done="0"/>
  <w15:commentEx w15:paraId="69B21E4D" w15:done="0"/>
  <w15:commentEx w15:paraId="4C23780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BE9120" w14:textId="77777777" w:rsidR="00D9528D" w:rsidRDefault="00D9528D" w:rsidP="00907F04">
      <w:r>
        <w:separator/>
      </w:r>
    </w:p>
  </w:endnote>
  <w:endnote w:type="continuationSeparator" w:id="0">
    <w:p w14:paraId="441EA701" w14:textId="77777777" w:rsidR="00D9528D" w:rsidRDefault="00D9528D"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auto"/>
    <w:pitch w:val="variable"/>
    <w:sig w:usb0="00000287" w:usb1="00000000" w:usb2="00000000" w:usb3="00000000" w:csb0="0000009F" w:csb1="00000000"/>
  </w:font>
  <w:font w:name="ＭＳ Ｐ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0000000000000000000"/>
    <w:charset w:val="4D"/>
    <w:family w:val="roman"/>
    <w:notTrueType/>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82FDAE"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2613DA" w:rsidRDefault="002613D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326DC" w14:textId="77777777" w:rsidR="002613DA" w:rsidRDefault="002613DA"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9528D">
      <w:rPr>
        <w:rStyle w:val="PageNumber"/>
        <w:noProof/>
      </w:rPr>
      <w:t>1</w:t>
    </w:r>
    <w:r>
      <w:rPr>
        <w:rStyle w:val="PageNumber"/>
      </w:rPr>
      <w:fldChar w:fldCharType="end"/>
    </w:r>
  </w:p>
  <w:p w14:paraId="493E31A3" w14:textId="77777777" w:rsidR="002613DA" w:rsidRDefault="002613D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3E0DF2" w14:textId="77777777" w:rsidR="00D9528D" w:rsidRDefault="00D9528D" w:rsidP="00907F04">
      <w:r>
        <w:separator/>
      </w:r>
    </w:p>
  </w:footnote>
  <w:footnote w:type="continuationSeparator" w:id="0">
    <w:p w14:paraId="5EBDBD05" w14:textId="77777777" w:rsidR="00D9528D" w:rsidRDefault="00D9528D" w:rsidP="00907F0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28"/>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4B3F"/>
    <w:rsid w:val="00000531"/>
    <w:rsid w:val="000013A4"/>
    <w:rsid w:val="00002EA6"/>
    <w:rsid w:val="00037C8C"/>
    <w:rsid w:val="00053F9A"/>
    <w:rsid w:val="00062D30"/>
    <w:rsid w:val="000654BB"/>
    <w:rsid w:val="0006561D"/>
    <w:rsid w:val="000711BE"/>
    <w:rsid w:val="000743D3"/>
    <w:rsid w:val="00085075"/>
    <w:rsid w:val="000850D2"/>
    <w:rsid w:val="00090C3D"/>
    <w:rsid w:val="000A25BD"/>
    <w:rsid w:val="000B72BD"/>
    <w:rsid w:val="000C2BF5"/>
    <w:rsid w:val="000C5F3E"/>
    <w:rsid w:val="000D2A60"/>
    <w:rsid w:val="000E6F5D"/>
    <w:rsid w:val="000F13F0"/>
    <w:rsid w:val="001037A6"/>
    <w:rsid w:val="00105909"/>
    <w:rsid w:val="00111E04"/>
    <w:rsid w:val="0011510C"/>
    <w:rsid w:val="00123A01"/>
    <w:rsid w:val="0014290F"/>
    <w:rsid w:val="0017194A"/>
    <w:rsid w:val="001736D0"/>
    <w:rsid w:val="00190F17"/>
    <w:rsid w:val="001A6A7C"/>
    <w:rsid w:val="001A7E83"/>
    <w:rsid w:val="001B3936"/>
    <w:rsid w:val="001E0A5E"/>
    <w:rsid w:val="00200537"/>
    <w:rsid w:val="00200D61"/>
    <w:rsid w:val="00205F41"/>
    <w:rsid w:val="00216640"/>
    <w:rsid w:val="00217BA9"/>
    <w:rsid w:val="00221DBF"/>
    <w:rsid w:val="00232F5F"/>
    <w:rsid w:val="00237F34"/>
    <w:rsid w:val="00245445"/>
    <w:rsid w:val="00250F5B"/>
    <w:rsid w:val="00260872"/>
    <w:rsid w:val="002613DA"/>
    <w:rsid w:val="002638F5"/>
    <w:rsid w:val="002648CF"/>
    <w:rsid w:val="00266DA2"/>
    <w:rsid w:val="00275E69"/>
    <w:rsid w:val="002A7B4B"/>
    <w:rsid w:val="002B4B3F"/>
    <w:rsid w:val="002B4C32"/>
    <w:rsid w:val="002C7364"/>
    <w:rsid w:val="002D3D11"/>
    <w:rsid w:val="002D65EF"/>
    <w:rsid w:val="002D7887"/>
    <w:rsid w:val="002E25A9"/>
    <w:rsid w:val="002E45D2"/>
    <w:rsid w:val="00303444"/>
    <w:rsid w:val="00331B56"/>
    <w:rsid w:val="00331F69"/>
    <w:rsid w:val="00334230"/>
    <w:rsid w:val="0033583C"/>
    <w:rsid w:val="003406C3"/>
    <w:rsid w:val="003407C9"/>
    <w:rsid w:val="00344094"/>
    <w:rsid w:val="00353984"/>
    <w:rsid w:val="00373D35"/>
    <w:rsid w:val="0038762E"/>
    <w:rsid w:val="0039397E"/>
    <w:rsid w:val="00395526"/>
    <w:rsid w:val="0039667E"/>
    <w:rsid w:val="00396BD8"/>
    <w:rsid w:val="003A0720"/>
    <w:rsid w:val="003D55EC"/>
    <w:rsid w:val="003E7617"/>
    <w:rsid w:val="003F5BD8"/>
    <w:rsid w:val="003F5FAC"/>
    <w:rsid w:val="003F6A53"/>
    <w:rsid w:val="00403E87"/>
    <w:rsid w:val="00426050"/>
    <w:rsid w:val="00427FDD"/>
    <w:rsid w:val="004344F0"/>
    <w:rsid w:val="00445957"/>
    <w:rsid w:val="0045067A"/>
    <w:rsid w:val="00451202"/>
    <w:rsid w:val="0045120B"/>
    <w:rsid w:val="0045183A"/>
    <w:rsid w:val="004555BE"/>
    <w:rsid w:val="0046122A"/>
    <w:rsid w:val="00496EF3"/>
    <w:rsid w:val="004A2F25"/>
    <w:rsid w:val="004A33CD"/>
    <w:rsid w:val="004B4BBE"/>
    <w:rsid w:val="004C18FC"/>
    <w:rsid w:val="004C281E"/>
    <w:rsid w:val="004C5CD7"/>
    <w:rsid w:val="004C6C48"/>
    <w:rsid w:val="004D0DD4"/>
    <w:rsid w:val="004D4201"/>
    <w:rsid w:val="004D7062"/>
    <w:rsid w:val="004F062C"/>
    <w:rsid w:val="004F7AD9"/>
    <w:rsid w:val="005008B3"/>
    <w:rsid w:val="00502679"/>
    <w:rsid w:val="00502BBA"/>
    <w:rsid w:val="00504B90"/>
    <w:rsid w:val="0050751B"/>
    <w:rsid w:val="005169CA"/>
    <w:rsid w:val="0052183D"/>
    <w:rsid w:val="00526B0E"/>
    <w:rsid w:val="00531AD6"/>
    <w:rsid w:val="00573A9D"/>
    <w:rsid w:val="005838B0"/>
    <w:rsid w:val="00583F7C"/>
    <w:rsid w:val="005858D1"/>
    <w:rsid w:val="005F1E8E"/>
    <w:rsid w:val="00620F42"/>
    <w:rsid w:val="00652E5B"/>
    <w:rsid w:val="006823FC"/>
    <w:rsid w:val="006847F1"/>
    <w:rsid w:val="00692503"/>
    <w:rsid w:val="006B24A7"/>
    <w:rsid w:val="006B552C"/>
    <w:rsid w:val="006C5190"/>
    <w:rsid w:val="006C7920"/>
    <w:rsid w:val="006D5C06"/>
    <w:rsid w:val="006D6FB2"/>
    <w:rsid w:val="006E7ABB"/>
    <w:rsid w:val="006F352E"/>
    <w:rsid w:val="006F51AF"/>
    <w:rsid w:val="006F5D2C"/>
    <w:rsid w:val="00706C80"/>
    <w:rsid w:val="00723E82"/>
    <w:rsid w:val="0072553D"/>
    <w:rsid w:val="00730779"/>
    <w:rsid w:val="00736644"/>
    <w:rsid w:val="00762EF3"/>
    <w:rsid w:val="00794576"/>
    <w:rsid w:val="007B0A52"/>
    <w:rsid w:val="007B624A"/>
    <w:rsid w:val="007B7AEB"/>
    <w:rsid w:val="007C0FAF"/>
    <w:rsid w:val="007C4F6A"/>
    <w:rsid w:val="007D199B"/>
    <w:rsid w:val="007D1A22"/>
    <w:rsid w:val="007D4121"/>
    <w:rsid w:val="00802891"/>
    <w:rsid w:val="0080402E"/>
    <w:rsid w:val="00823A14"/>
    <w:rsid w:val="00841CC6"/>
    <w:rsid w:val="00842DEC"/>
    <w:rsid w:val="008437EE"/>
    <w:rsid w:val="008545F6"/>
    <w:rsid w:val="0086281F"/>
    <w:rsid w:val="00864774"/>
    <w:rsid w:val="00864B68"/>
    <w:rsid w:val="00871236"/>
    <w:rsid w:val="00881C69"/>
    <w:rsid w:val="00882B61"/>
    <w:rsid w:val="008A11B9"/>
    <w:rsid w:val="008A506B"/>
    <w:rsid w:val="008B795B"/>
    <w:rsid w:val="008C44ED"/>
    <w:rsid w:val="008E07CF"/>
    <w:rsid w:val="009010AA"/>
    <w:rsid w:val="00901963"/>
    <w:rsid w:val="00907F04"/>
    <w:rsid w:val="00910E93"/>
    <w:rsid w:val="00921CEC"/>
    <w:rsid w:val="009234CA"/>
    <w:rsid w:val="00926840"/>
    <w:rsid w:val="00931A46"/>
    <w:rsid w:val="009452DB"/>
    <w:rsid w:val="00972512"/>
    <w:rsid w:val="00974B1E"/>
    <w:rsid w:val="00980BD7"/>
    <w:rsid w:val="00991A54"/>
    <w:rsid w:val="00996376"/>
    <w:rsid w:val="009B110D"/>
    <w:rsid w:val="009D0FFE"/>
    <w:rsid w:val="009D1EBE"/>
    <w:rsid w:val="009F47C8"/>
    <w:rsid w:val="00A01F29"/>
    <w:rsid w:val="00A04A3A"/>
    <w:rsid w:val="00A10EEA"/>
    <w:rsid w:val="00A15A7B"/>
    <w:rsid w:val="00A34EF3"/>
    <w:rsid w:val="00A40A23"/>
    <w:rsid w:val="00A526B3"/>
    <w:rsid w:val="00A64165"/>
    <w:rsid w:val="00A77C1A"/>
    <w:rsid w:val="00A84192"/>
    <w:rsid w:val="00A85F86"/>
    <w:rsid w:val="00A86399"/>
    <w:rsid w:val="00A922D2"/>
    <w:rsid w:val="00AB3D88"/>
    <w:rsid w:val="00AC305E"/>
    <w:rsid w:val="00AC53AD"/>
    <w:rsid w:val="00AC73D9"/>
    <w:rsid w:val="00AC7808"/>
    <w:rsid w:val="00AE30D5"/>
    <w:rsid w:val="00AF0847"/>
    <w:rsid w:val="00B10A19"/>
    <w:rsid w:val="00B1423F"/>
    <w:rsid w:val="00B20F63"/>
    <w:rsid w:val="00B3409A"/>
    <w:rsid w:val="00B4522B"/>
    <w:rsid w:val="00B77490"/>
    <w:rsid w:val="00B80ABE"/>
    <w:rsid w:val="00B83F46"/>
    <w:rsid w:val="00B90CD2"/>
    <w:rsid w:val="00B91EDD"/>
    <w:rsid w:val="00B96350"/>
    <w:rsid w:val="00BC2B3A"/>
    <w:rsid w:val="00C10DEF"/>
    <w:rsid w:val="00C13E13"/>
    <w:rsid w:val="00C4123A"/>
    <w:rsid w:val="00C50D02"/>
    <w:rsid w:val="00C6712D"/>
    <w:rsid w:val="00C913F9"/>
    <w:rsid w:val="00CB219E"/>
    <w:rsid w:val="00CD1EC4"/>
    <w:rsid w:val="00CE61CD"/>
    <w:rsid w:val="00CE66CE"/>
    <w:rsid w:val="00CE7E88"/>
    <w:rsid w:val="00D011BE"/>
    <w:rsid w:val="00D04DA3"/>
    <w:rsid w:val="00D05FF7"/>
    <w:rsid w:val="00D07952"/>
    <w:rsid w:val="00D2057A"/>
    <w:rsid w:val="00D300E1"/>
    <w:rsid w:val="00D45DD4"/>
    <w:rsid w:val="00D52992"/>
    <w:rsid w:val="00D75864"/>
    <w:rsid w:val="00D8601B"/>
    <w:rsid w:val="00D863F7"/>
    <w:rsid w:val="00D9528D"/>
    <w:rsid w:val="00D95C50"/>
    <w:rsid w:val="00DA21D3"/>
    <w:rsid w:val="00DD2A58"/>
    <w:rsid w:val="00DD3F13"/>
    <w:rsid w:val="00E00396"/>
    <w:rsid w:val="00E01C7B"/>
    <w:rsid w:val="00E11C5F"/>
    <w:rsid w:val="00E22913"/>
    <w:rsid w:val="00E2598A"/>
    <w:rsid w:val="00E26D9D"/>
    <w:rsid w:val="00E32EF3"/>
    <w:rsid w:val="00E35E47"/>
    <w:rsid w:val="00E447C3"/>
    <w:rsid w:val="00E522BC"/>
    <w:rsid w:val="00E83625"/>
    <w:rsid w:val="00E93970"/>
    <w:rsid w:val="00EA6963"/>
    <w:rsid w:val="00EB4395"/>
    <w:rsid w:val="00EB6CB5"/>
    <w:rsid w:val="00EE7DA9"/>
    <w:rsid w:val="00F0463F"/>
    <w:rsid w:val="00F07541"/>
    <w:rsid w:val="00F1021D"/>
    <w:rsid w:val="00F10B8B"/>
    <w:rsid w:val="00F311C5"/>
    <w:rsid w:val="00F52887"/>
    <w:rsid w:val="00F57B88"/>
    <w:rsid w:val="00F60DC7"/>
    <w:rsid w:val="00F70CE4"/>
    <w:rsid w:val="00F811D4"/>
    <w:rsid w:val="00F901B5"/>
    <w:rsid w:val="00F94801"/>
    <w:rsid w:val="00F951B7"/>
    <w:rsid w:val="00FA15D0"/>
    <w:rsid w:val="00FD0A14"/>
    <w:rsid w:val="00FD1D50"/>
    <w:rsid w:val="00FD43D2"/>
    <w:rsid w:val="00FE0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style>
  <w:style w:type="paragraph" w:styleId="NormalWeb">
    <w:name w:val="Normal (Web)"/>
    <w:basedOn w:val="Normal"/>
    <w:uiPriority w:val="99"/>
    <w:unhideWhenUsed/>
    <w:rsid w:val="00871236"/>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331B56"/>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bridgeslab.github.io/TissueSpecificTscKnockouts" TargetMode="External"/><Relationship Id="rId10" Type="http://schemas.openxmlformats.org/officeDocument/2006/relationships/footer" Target="footer1.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86</TotalTime>
  <Pages>14</Pages>
  <Words>43104</Words>
  <Characters>245698</Characters>
  <Application>Microsoft Macintosh Word</Application>
  <DocSecurity>0</DocSecurity>
  <Lines>2047</Lines>
  <Paragraphs>576</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Muscle mTORC1 Activation Causes Reduced Adiposity in Mice</vt:lpstr>
      <vt:lpstr>Abstract</vt:lpstr>
      <vt:lpstr>Introduction</vt:lpstr>
      <vt:lpstr>Methods and Materials</vt:lpstr>
      <vt:lpstr>    Animal Husbandry</vt:lpstr>
      <vt:lpstr>    Food Intake and Body Composition</vt:lpstr>
      <vt:lpstr>    Energy Expenditure Studies</vt:lpstr>
      <vt:lpstr>    Western Blotting</vt:lpstr>
    </vt:vector>
  </TitlesOfParts>
  <Company>UT-HSC</Company>
  <LinksUpToDate>false</LinksUpToDate>
  <CharactersWithSpaces>288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90</cp:revision>
  <cp:lastPrinted>2015-09-08T14:05:00Z</cp:lastPrinted>
  <dcterms:created xsi:type="dcterms:W3CDTF">2015-07-01T15:40:00Z</dcterms:created>
  <dcterms:modified xsi:type="dcterms:W3CDTF">2016-06-07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molecular-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